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1434C4">
      <w:pPr>
        <w:pStyle w:val="ThesisTitle"/>
      </w:pPr>
      <w:commentRangeStart w:id="0"/>
      <w:r w:rsidRPr="001434C4">
        <w:t>Developmental temperature</w:t>
      </w:r>
      <w:r w:rsidR="000D4316">
        <w:t xml:space="preserve"> and</w:t>
      </w:r>
      <w:r w:rsidRPr="001434C4">
        <w:t xml:space="preserve"> repeatability of metabolic rate </w:t>
      </w:r>
      <w:r w:rsidR="000D4316">
        <w:t xml:space="preserve">across </w:t>
      </w:r>
      <w:r w:rsidRPr="001434C4">
        <w:t>temperatures</w:t>
      </w:r>
      <w:commentRangeEnd w:id="0"/>
      <w:r w:rsidR="009B727B">
        <w:rPr>
          <w:rStyle w:val="CommentReference"/>
          <w:rFonts w:asciiTheme="minorHAnsi" w:eastAsiaTheme="minorEastAsia" w:hAnsiTheme="minorHAnsi" w:cstheme="minorBidi"/>
          <w:b w:val="0"/>
          <w:bCs w:val="0"/>
          <w:lang w:val="en-US"/>
        </w:rPr>
        <w:commentReference w:id="0"/>
      </w:r>
    </w:p>
    <w:p w14:paraId="2CD800F0" w14:textId="77777777" w:rsidR="00D70D7A" w:rsidRPr="001434C4" w:rsidRDefault="00D70D7A" w:rsidP="000409B7">
      <w:pPr>
        <w:pStyle w:val="Thesisnormal"/>
      </w:pPr>
    </w:p>
    <w:p w14:paraId="7BEE72B8" w14:textId="108EC4E0"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w:t>
      </w:r>
      <w:r w:rsidR="00163BDF">
        <w:t xml:space="preserve"> </w:t>
      </w:r>
      <w:r w:rsidRPr="00B0332F">
        <w:t>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Diabetes and Metabolism Division, Garvan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10" w:history="1">
        <w:r w:rsidRPr="00B0332F">
          <w:rPr>
            <w:rStyle w:val="Hyperlink"/>
          </w:rPr>
          <w:t>fonti.kar@gmail.com</w:t>
        </w:r>
      </w:hyperlink>
    </w:p>
    <w:p w14:paraId="30DB159A" w14:textId="7E4237E0" w:rsidR="002966FB" w:rsidRDefault="002966FB" w:rsidP="007F39CD">
      <w:pPr>
        <w:pStyle w:val="Thesissectionheading"/>
      </w:pPr>
      <w:r>
        <w:t>Abstract</w:t>
      </w:r>
    </w:p>
    <w:p w14:paraId="461C8A07" w14:textId="3A25C369" w:rsidR="00667E05" w:rsidRDefault="00667E05" w:rsidP="00667E05">
      <w:pPr>
        <w:pStyle w:val="Thesisbodytext"/>
        <w:rPr>
          <w:rFonts w:ascii="Times New Roman" w:hAnsi="Times New Roman" w:cs="Times New Roman"/>
        </w:rPr>
      </w:pPr>
    </w:p>
    <w:p w14:paraId="01F805C5" w14:textId="02EEB181" w:rsidR="00667E05" w:rsidRPr="00AF374B" w:rsidRDefault="009B727B" w:rsidP="008B2954">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Theory predicts that plastic responses induced early in life experiences can have lasting impacts on how individuals respond to environmental variation later in life (reversible plasticity). </w:t>
      </w:r>
      <w:r w:rsidR="00E416D3">
        <w:rPr>
          <w:rFonts w:ascii="Times New Roman" w:hAnsi="Times New Roman" w:cs="Times New Roman"/>
        </w:rPr>
        <w:t xml:space="preserve">Cues experienced during developmental can also influence variability of reversible plastic responses. Environment environments can thus alter the capacity for reaction norms to respond to selection which may facilitate evolutionary change in threatened populations. </w:t>
      </w:r>
      <w:r>
        <w:rPr>
          <w:rFonts w:ascii="Times New Roman" w:hAnsi="Times New Roman" w:cs="Times New Roman"/>
        </w:rPr>
        <w:t>Here, w</w:t>
      </w:r>
      <w:r w:rsidRPr="00AF374B">
        <w:rPr>
          <w:rFonts w:ascii="Times New Roman" w:hAnsi="Times New Roman" w:cs="Times New Roman"/>
        </w:rPr>
        <w:t xml:space="preserve">e compared thermal reaction norms of metabolic rate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r>
        <w:rPr>
          <w:rFonts w:ascii="Times New Roman" w:hAnsi="Times New Roman" w:cs="Times New Roman"/>
          <w:i/>
          <w:iCs/>
        </w:rPr>
        <w:t>Lampropholis delicata</w:t>
      </w:r>
      <w:r>
        <w:rPr>
          <w:rFonts w:ascii="Times New Roman" w:hAnsi="Times New Roman" w:cs="Times New Roman"/>
        </w:rPr>
        <w:t>)</w:t>
      </w:r>
      <w:r w:rsidRPr="00AF374B">
        <w:rPr>
          <w:rFonts w:ascii="Times New Roman" w:hAnsi="Times New Roman" w:cs="Times New Roman"/>
        </w:rPr>
        <w:t xml:space="preserve"> that were incubated at two developmental temperatures (n</w:t>
      </w:r>
      <w:r w:rsidR="00E416D3" w:rsidRPr="00E416D3">
        <w:rPr>
          <w:rFonts w:ascii="Times New Roman" w:hAnsi="Times New Roman" w:cs="Times New Roman"/>
          <w:vertAlign w:val="subscript"/>
        </w:rPr>
        <w:t>cold</w:t>
      </w:r>
      <w:r w:rsidRPr="00AF374B">
        <w:rPr>
          <w:rFonts w:ascii="Times New Roman" w:hAnsi="Times New Roman" w:cs="Times New Roman"/>
        </w:rPr>
        <w:t xml:space="preserve"> =</w:t>
      </w:r>
      <w:r>
        <w:rPr>
          <w:rFonts w:ascii="Times New Roman" w:hAnsi="Times New Roman" w:cs="Times New Roman"/>
        </w:rPr>
        <w:t xml:space="preserve"> </w:t>
      </w:r>
      <w:r w:rsidR="00E416D3">
        <w:rPr>
          <w:rFonts w:ascii="Times New Roman" w:hAnsi="Times New Roman" w:cs="Times New Roman"/>
        </w:rPr>
        <w:t xml:space="preserve"> 26,  n</w:t>
      </w:r>
      <w:r w:rsidR="00E416D3" w:rsidRPr="00E416D3">
        <w:rPr>
          <w:rFonts w:ascii="Times New Roman" w:hAnsi="Times New Roman" w:cs="Times New Roman"/>
          <w:vertAlign w:val="subscript"/>
        </w:rPr>
        <w:t>hot</w:t>
      </w:r>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 xml:space="preserve">repeated assayed individual reaction norms across six acute temperatures 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the slope and repeatability of </w:t>
      </w:r>
      <w:r w:rsidR="00E416D3">
        <w:rPr>
          <w:rFonts w:ascii="Times New Roman" w:hAnsi="Times New Roman" w:cs="Times New Roman"/>
        </w:rPr>
        <w:t xml:space="preserve">average </w:t>
      </w:r>
      <w:r w:rsidRPr="00AF374B">
        <w:rPr>
          <w:rFonts w:ascii="Times New Roman" w:hAnsi="Times New Roman" w:cs="Times New Roman"/>
        </w:rPr>
        <w:t>metabolic rate</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8B2954" w:rsidRPr="00AF374B">
        <w:rPr>
          <w:rFonts w:ascii="Times New Roman" w:hAnsi="Times New Roman" w:cs="Times New Roman"/>
        </w:rPr>
        <w:t xml:space="preserve">elevation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as not susceptible to changes in developmental temperatures.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8B2954">
        <w:rPr>
          <w:rFonts w:ascii="Times New Roman" w:hAnsi="Times New Roman" w:cs="Times New Roman"/>
        </w:rPr>
        <w:t>consistency 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developmental temperatures. </w:t>
      </w:r>
      <w:r w:rsidR="008B2954">
        <w:rPr>
          <w:rFonts w:ascii="Times New Roman" w:hAnsi="Times New Roman" w:cs="Times New Roman"/>
        </w:rPr>
        <w:t xml:space="preserve">Repeatability of average metabolic rate was stable across acute temperatures and did not differ between developmental temperatures. Our results suggest that thermal extremes in natural nest temperatures </w:t>
      </w:r>
      <w:r w:rsidR="00412E2F">
        <w:rPr>
          <w:rFonts w:ascii="Times New Roman" w:hAnsi="Times New Roman" w:cs="Times New Roman"/>
        </w:rPr>
        <w:t>maintains constancy in thermal plasticity. Moreover, selective processes may be able to operate on consistent expression of metabolic rate as well as thermal plasticity. U</w:t>
      </w:r>
      <w:r w:rsidR="00AB7B9C" w:rsidRPr="00AF374B">
        <w:rPr>
          <w:rFonts w:ascii="Times New Roman" w:hAnsi="Times New Roman" w:cs="Times New Roman"/>
        </w:rPr>
        <w:t>nderstanding how environment</w:t>
      </w:r>
      <w:r w:rsidR="00412E2F">
        <w:rPr>
          <w:rFonts w:ascii="Times New Roman" w:hAnsi="Times New Roman" w:cs="Times New Roman"/>
        </w:rPr>
        <w:t>s</w:t>
      </w:r>
      <w:r w:rsidR="00AB7B9C" w:rsidRPr="00AF374B">
        <w:rPr>
          <w:rFonts w:ascii="Times New Roman" w:hAnsi="Times New Roman" w:cs="Times New Roman"/>
        </w:rPr>
        <w:t xml:space="preserve"> at different life stages impact plasticity </w:t>
      </w:r>
      <w:r w:rsidR="00412E2F">
        <w:rPr>
          <w:rFonts w:ascii="Times New Roman" w:hAnsi="Times New Roman" w:cs="Times New Roman"/>
        </w:rPr>
        <w:t xml:space="preserve">and </w:t>
      </w:r>
      <w:r w:rsidR="00AB7B9C" w:rsidRPr="00AF374B">
        <w:rPr>
          <w:rFonts w:ascii="Times New Roman" w:hAnsi="Times New Roman" w:cs="Times New Roman"/>
        </w:rPr>
        <w:t>its capacity to evolve</w:t>
      </w:r>
      <w:r w:rsidR="00412E2F">
        <w:rPr>
          <w:rFonts w:ascii="Times New Roman" w:hAnsi="Times New Roman" w:cs="Times New Roman"/>
        </w:rPr>
        <w:t xml:space="preserve"> will become increasingly more relevant for terrestrial ectotherms</w:t>
      </w:r>
      <w:r w:rsidR="006C4CA4">
        <w:rPr>
          <w:rFonts w:ascii="Times New Roman" w:hAnsi="Times New Roman" w:cs="Times New Roman"/>
        </w:rPr>
        <w:t>.</w:t>
      </w:r>
    </w:p>
    <w:p w14:paraId="30E33163" w14:textId="77777777" w:rsidR="00667E05" w:rsidRDefault="00667E05" w:rsidP="00667E05">
      <w:pPr>
        <w:pStyle w:val="Thesisbodytext"/>
      </w:pP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35D5124D" w14:textId="7124AF09" w:rsidR="000D4316" w:rsidRDefault="00B41612" w:rsidP="0080090F">
      <w:pPr>
        <w:pStyle w:val="Thesisnormal"/>
      </w:pPr>
      <w:r>
        <w:lastRenderedPageBreak/>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ED0EE4">
        <w:t xml:space="preserve">These </w:t>
      </w:r>
      <w:r w:rsidR="00FC4CE1">
        <w:t xml:space="preserve">phenotypic </w:t>
      </w:r>
      <w:r w:rsidR="00ED0EE4">
        <w:t xml:space="preserve">responses </w:t>
      </w:r>
      <w:r w:rsidR="00FC4CE1">
        <w:t xml:space="preserve">can </w:t>
      </w:r>
      <w:r w:rsidR="00ED0EE4">
        <w:t xml:space="preserve">have significant impacts such as changing population dynamics and facilitating the evolution of novel traits </w:t>
      </w:r>
      <w:r w:rsidR="00ED0EE4">
        <w:fldChar w:fldCharType="begin"/>
      </w:r>
      <w:r w:rsidR="00ED0EE4">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ED0EE4">
        <w:fldChar w:fldCharType="separate"/>
      </w:r>
      <w:r w:rsidR="00ED0EE4">
        <w:rPr>
          <w:noProof/>
        </w:rPr>
        <w:t>(Forsman, 2014; Moczek et al., 2011; West-Eberhard, 2003)</w:t>
      </w:r>
      <w:r w:rsidR="00ED0EE4">
        <w:fldChar w:fldCharType="end"/>
      </w:r>
      <w:r w:rsidR="00ED0EE4">
        <w:t>.</w:t>
      </w:r>
      <w:r w:rsidR="00ED0EE4" w:rsidRPr="0080090F">
        <w:t xml:space="preserve"> </w:t>
      </w:r>
      <w:r w:rsidR="00047CF0">
        <w:t xml:space="preserve">Development plasticity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D4316">
        <w:t xml:space="preserve"> </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Beldade et al., 2011)</w:t>
      </w:r>
      <w:r w:rsidR="0079245F">
        <w:fldChar w:fldCharType="end"/>
      </w:r>
      <w:r w:rsidR="00461FFB">
        <w:t>, however e</w:t>
      </w:r>
      <w:r w:rsidR="000D4316">
        <w:t>nvironment-phenotype mismatch</w:t>
      </w:r>
      <w:r w:rsidR="00461FFB">
        <w:t>es</w:t>
      </w:r>
      <w:r w:rsidR="000D4316">
        <w:t xml:space="preserve"> can occur when developmental cues fails to predict </w:t>
      </w:r>
      <w:r w:rsidR="007E7CC0">
        <w:t>eventual</w:t>
      </w:r>
      <w:r w:rsidR="00461FFB">
        <w:t xml:space="preserve"> </w:t>
      </w:r>
      <w:r w:rsidR="000D4316">
        <w:t>environments</w:t>
      </w:r>
      <w:r w:rsidR="00461FFB">
        <w:t xml:space="preserve"> </w:t>
      </w:r>
      <w:r w:rsidR="00461FFB">
        <w:fldChar w:fldCharType="begin"/>
      </w:r>
      <w:r w:rsidR="00FC4CE1">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nne"},{"family":"Teplitsky","given":"Céline"}],"issued":{"date-parts":[["2019",3]]}}}],"schema":"https://github.com/citation-style-language/schema/raw/master/csl-citation.json"} </w:instrText>
      </w:r>
      <w:r w:rsidR="00461FFB">
        <w:fldChar w:fldCharType="separate"/>
      </w:r>
      <w:r w:rsidR="00FC4CE1">
        <w:rPr>
          <w:noProof/>
        </w:rPr>
        <w:t>(Auld et al., 2010; Bonamour et al., 2019)</w:t>
      </w:r>
      <w:r w:rsidR="00461FFB">
        <w:fldChar w:fldCharType="end"/>
      </w:r>
      <w:r w:rsidR="000D4316">
        <w:t xml:space="preserve">. This can </w:t>
      </w:r>
      <w:r w:rsidR="00FC4CE1">
        <w:t xml:space="preserve">incur </w:t>
      </w:r>
      <w:r w:rsidR="000D4316">
        <w:t xml:space="preserve">high fitness costs as individuals would express </w:t>
      </w:r>
      <w:r w:rsidR="00FC4CE1">
        <w:t>maladaptive phenotypes</w:t>
      </w:r>
      <w:r w:rsidR="000D4316">
        <w:t xml:space="preserve"> relative to the </w:t>
      </w:r>
      <w:r w:rsidR="00FC4CE1">
        <w:t xml:space="preserve">selective </w:t>
      </w:r>
      <w:r w:rsidR="000D4316">
        <w:t>environment</w:t>
      </w:r>
      <w:r w:rsidR="00461FFB">
        <w:t xml:space="preserve"> </w:t>
      </w:r>
      <w:r w:rsidR="00461FFB">
        <w:fldChar w:fldCharType="begin"/>
      </w:r>
      <w:r w:rsidR="00461FFB">
        <w:instrText xml:space="preserve"> ADDIN ZOTERO_ITEM CSL_CITATION {"citationID":"WgIj6S9k","properties":{"formattedCitation":"(DeWitt et al., 1998)","plainCitation":"(DeWitt et al., 1998)","noteIndex":0},"citationItems":[{"id":3668,"uris":["http://zotero.org/users/1379426/items/7GKPQW2M"],"uri":["http://zotero.org/users/1379426/items/7GKPQW2M"],"itemData":{"id":3668,"type":"article-journal","abstract":"The costs and limits of phenotypic plasticity are thought to have important ecological and evolutionary consequences, yet they are not as well understood as the benefits of plasticity. At least nine ideas exist regarding how plasticity may be costly or limited, but these have rarely been discussed together. The most commonly discussed cost is that of maintaining the sensory and regulatory machinery needed for plasticity, which may require energy and material expenses. A frequently considered limit to the benefit of plasticity is that the environmental cues guiding plastic development can be unreliable. Such costs and limits have recently been included in theoretical models and, perhaps more importantly, relevant empirical studies now have emerged. Despite the current interest in costs and limits of plasticity, several lines of reasoning suggest that they might be difficult to demonstrate.","container-title":"Trends in Ecology &amp; Evolution","DOI":"10.1016/S0169-5347(97)01274-3","ISSN":"0169-5347","issue":"2","journalAbbreviation":"Trends in Ecology &amp; Evolution","language":"en","page":"77-81","source":"ScienceDirect","title":"Costs and limits of phenotypic plasticity","volume":"13","author":[{"family":"DeWitt","given":"Thomas J."},{"family":"Sih","given":"Andrew"},{"family":"Wilson","given":"David Sloan"}],"issued":{"date-parts":[["1998",2,1]]}}}],"schema":"https://github.com/citation-style-language/schema/raw/master/csl-citation.json"} </w:instrText>
      </w:r>
      <w:r w:rsidR="00461FFB">
        <w:fldChar w:fldCharType="separate"/>
      </w:r>
      <w:r w:rsidR="00461FFB">
        <w:rPr>
          <w:noProof/>
        </w:rPr>
        <w:t>(DeWitt et al., 1998)</w:t>
      </w:r>
      <w:r w:rsidR="00461FFB">
        <w:fldChar w:fldCharType="end"/>
      </w:r>
      <w:r w:rsidR="000D4316">
        <w:t xml:space="preserve">. However, reversible plasticity </w:t>
      </w:r>
      <w:r w:rsidR="00461FFB">
        <w:t xml:space="preserve">that is </w:t>
      </w:r>
      <w:r w:rsidR="00EF79BA">
        <w:t>modulated</w:t>
      </w:r>
      <w:r w:rsidR="000D4316">
        <w:t xml:space="preserve"> by developmental cues may allow</w:t>
      </w:r>
      <w:r w:rsidR="006D4DD4">
        <w:t xml:space="preserve"> individuals to</w:t>
      </w:r>
      <w:r w:rsidR="000D4316">
        <w:t xml:space="preserve"> fine tun</w:t>
      </w:r>
      <w:r w:rsidR="006D4DD4">
        <w:t>e</w:t>
      </w:r>
      <w:r w:rsidR="000D4316">
        <w:t xml:space="preserve"> </w:t>
      </w:r>
      <w:r w:rsidR="006D4DD4">
        <w:t xml:space="preserve">their </w:t>
      </w:r>
      <w:r w:rsidR="000D4316">
        <w:t>phenotype</w:t>
      </w:r>
      <w:r w:rsidR="0007072D">
        <w:t xml:space="preserve"> later in life</w:t>
      </w:r>
      <w:r w:rsidR="000D4316">
        <w:t xml:space="preserve"> to</w:t>
      </w:r>
      <w:r w:rsidR="006D4DD4">
        <w:t xml:space="preserve"> avoid mismatches </w:t>
      </w:r>
      <w:r w:rsidR="000D4316">
        <w:fldChar w:fldCharType="begin"/>
      </w:r>
      <w:r w:rsidR="00F91F75">
        <w:instrText xml:space="preserve"> ADDIN ZOTERO_ITEM CSL_CITATION {"citationID":"5rg63P6Y","properties":{"formattedCitation":"(Beaman et al., 2016)","plainCitation":"(Beaman et al., 2016)","noteIndex":0},"citationItems":[{"id":"8zs1hmCj/439qHEoF","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0D4316">
        <w:fldChar w:fldCharType="separate"/>
      </w:r>
      <w:r w:rsidR="000D4316">
        <w:rPr>
          <w:noProof/>
        </w:rPr>
        <w:t>(Beaman et al., 2016)</w:t>
      </w:r>
      <w:r w:rsidR="000D4316">
        <w:fldChar w:fldCharType="end"/>
      </w:r>
      <w:r w:rsidR="000D4316">
        <w:t>.</w:t>
      </w:r>
    </w:p>
    <w:p w14:paraId="6A3ECA1A" w14:textId="77777777" w:rsidR="00BD5AC4" w:rsidRDefault="00BD5AC4" w:rsidP="00B35650">
      <w:pPr>
        <w:pStyle w:val="Thesisnormal"/>
      </w:pPr>
    </w:p>
    <w:p w14:paraId="71452D26" w14:textId="78D7BCC6"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exhibit </w:t>
      </w:r>
      <w:r w:rsidR="00C93C8F">
        <w:t>reversible</w:t>
      </w:r>
      <w:r w:rsidR="003907F1">
        <w:t xml:space="preserve"> plasticity in response to</w:t>
      </w:r>
      <w:r w:rsidR="00B41612">
        <w:t xml:space="preserve"> environmental variation (</w:t>
      </w:r>
      <w:r w:rsidR="003907F1">
        <w:t xml:space="preserve">I </w:t>
      </w:r>
      <w:r w:rsidR="00B41612">
        <w:t>x E)</w:t>
      </w:r>
      <w:r w:rsidR="00301550">
        <w:t xml:space="preserve"> </w:t>
      </w:r>
      <w:r w:rsidR="00301550">
        <w:fldChar w:fldCharType="begin"/>
      </w:r>
      <w:r w:rsidR="00301550">
        <w:instrText xml:space="preserve"> ADDIN ZOTERO_ITEM CSL_CITATION {"citationID":"QCQJfSSr","properties":{"formattedCitation":"(Nussey et al., 2007)","plainCitation":"(Nussey et al., 2007)","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301550">
        <w:fldChar w:fldCharType="separate"/>
      </w:r>
      <w:r w:rsidR="00301550">
        <w:rPr>
          <w:noProof/>
        </w:rPr>
        <w:t>(Nussey et al., 2007)</w:t>
      </w:r>
      <w:r w:rsidR="00301550">
        <w:fldChar w:fldCharType="end"/>
      </w:r>
      <w:r w:rsidR="003907F1">
        <w:t xml:space="preserve">. </w:t>
      </w:r>
      <w:r w:rsidR="00DE4460">
        <w:t xml:space="preserve">Such </w:t>
      </w:r>
      <w:r w:rsidR="001B1F8D">
        <w:t>adjustments</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Reversible plasticity can be broadly classified into two categories, namely </w:t>
      </w:r>
      <w:r w:rsidR="00971909">
        <w:t>phenotypic flexibility</w:t>
      </w:r>
      <w:r w:rsidR="00DE4460">
        <w:t xml:space="preserve"> and acclimation</w:t>
      </w:r>
      <w:r w:rsidR="007E7CC0">
        <w:t xml:space="preserve"> (ref)</w:t>
      </w:r>
      <w:r w:rsidR="00DE4460">
        <w:t xml:space="preserve">. </w:t>
      </w:r>
      <w:r w:rsidR="00ED0EE4">
        <w:t>P</w:t>
      </w:r>
      <w:r w:rsidR="00971909">
        <w:t xml:space="preserve">henotypic flexibility </w:t>
      </w:r>
      <w:r w:rsidR="00DE4460">
        <w:t xml:space="preserve">describes </w:t>
      </w:r>
      <w:r w:rsidR="00ED0EE4">
        <w:t>short-term</w:t>
      </w:r>
      <w:r w:rsidR="00971909">
        <w:t xml:space="preserve"> changes</w:t>
      </w:r>
      <w:r w:rsidR="00DE4460">
        <w:t xml:space="preserve"> </w:t>
      </w:r>
      <w:r w:rsidR="001B1F8D">
        <w:t xml:space="preserve">in </w:t>
      </w:r>
      <w:r w:rsidR="00DE4460">
        <w:t xml:space="preserve">labile traits induced by </w:t>
      </w:r>
      <w:r w:rsidR="00971909">
        <w:t xml:space="preserve">acute </w:t>
      </w:r>
      <w:r w:rsidR="00DE4460">
        <w:t>exposure to an environmental cue such as heart rate in response to hypoxia</w:t>
      </w:r>
      <w:r w:rsidR="009137B0">
        <w:t xml:space="preserve"> </w:t>
      </w:r>
      <w:r w:rsidR="009137B0">
        <w:fldChar w:fldCharType="begin"/>
      </w:r>
      <w:r w:rsidR="009137B0">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9137B0">
        <w:fldChar w:fldCharType="separate"/>
      </w:r>
      <w:r w:rsidR="009137B0" w:rsidRPr="009137B0">
        <w:rPr>
          <w:rFonts w:cs="Times New Roman"/>
          <w:lang w:val="en-GB"/>
        </w:rPr>
        <w:t>(Piersma &amp; Drent, 2003; Piersma &amp; Lindström, 1997)</w:t>
      </w:r>
      <w:r w:rsidR="009137B0">
        <w:fldChar w:fldCharType="end"/>
      </w:r>
      <w:r w:rsidR="00DE4460">
        <w:t xml:space="preserve">. </w:t>
      </w:r>
      <w:r w:rsidR="00DC6858">
        <w:t>This form of plasticity</w:t>
      </w:r>
      <w:r w:rsidR="00DE4460">
        <w:t xml:space="preserve"> </w:t>
      </w:r>
      <w:r w:rsidR="00301550">
        <w:t>is</w:t>
      </w:r>
      <w:r w:rsidR="001B1F8D">
        <w:t xml:space="preserve"> typically</w:t>
      </w:r>
      <w:r w:rsidR="00301550">
        <w:t xml:space="preserve"> </w:t>
      </w:r>
      <w:r w:rsidR="00DE4460">
        <w:t xml:space="preserve">represented </w:t>
      </w:r>
      <w:r w:rsidR="009137B0">
        <w:t xml:space="preserve">as </w:t>
      </w:r>
      <w:r w:rsidR="00DE4460">
        <w:t>a reaction norm</w:t>
      </w:r>
      <w:r w:rsidR="007E7CC0">
        <w:t xml:space="preserve"> or performance curve</w:t>
      </w:r>
      <w:r w:rsidR="00DE4460">
        <w:t xml:space="preserve"> across different environments </w:t>
      </w:r>
      <w:r w:rsidR="005E06FA">
        <w:fldChar w:fldCharType="begin"/>
      </w:r>
      <w:r w:rsidR="007E7CC0">
        <w:instrText xml:space="preserve"> ADDIN ZOTERO_ITEM CSL_CITATION {"citationID":"RCpsW0YA","properties":{"formattedCitation":"(Huey &amp; Kingsolver, 1989; Via et al., 1995)","plainCitation":"(Huey &amp; Kingsolver, 1989; Via et al., 1995)","noteIndex":0},"citationItems":[{"id":2692,"uris":["http://zotero.org/users/1379426/items/5NAIMMHK"],"uri":["http://zotero.org/users/1379426/items/5NAIMMHK"],"itemData":{"id":2692,"type":"article-journal","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container-title":"Trends in Ecology &amp; Evolution","DOI":"10.1016/0169-5347(89)90211-5","ISSN":"0169-5347","issue":"5","journalAbbreviation":"Trends in Ecology &amp; Evolution","language":"en","page":"131-135","source":"ScienceDirect","title":"Evolution of thermal sensitivity of ectotherm performance","volume":"4","author":[{"family":"Huey","given":"Raymond B."},{"family":"Kingsolver","given":"Joel G."}],"issued":{"date-parts":[["1989",5,1]]}}},{"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7E7CC0">
        <w:rPr>
          <w:noProof/>
        </w:rPr>
        <w:t>(Huey &amp; Kingsolver, 1989; Via et al., 1995)</w:t>
      </w:r>
      <w:r w:rsidR="005E06FA">
        <w:fldChar w:fldCharType="end"/>
      </w:r>
      <w:r w:rsidR="00DE4460">
        <w:t>. Acclimation</w:t>
      </w:r>
      <w:r w:rsidR="00DC6858">
        <w:t>,</w:t>
      </w:r>
      <w:r w:rsidR="00DE4460">
        <w:t xml:space="preserve"> on the other hand, requires chronic exposure to an environmental cue and </w:t>
      </w:r>
      <w:r w:rsidR="00ED0EE4">
        <w:t xml:space="preserve">involves </w:t>
      </w:r>
      <w:r w:rsidR="00DE4460">
        <w:t xml:space="preserve">remodelling of physiological systems </w:t>
      </w:r>
      <w:r w:rsidR="001B1F8D">
        <w:t xml:space="preserve">over longer periods. Acclimation </w:t>
      </w:r>
      <w:r w:rsidR="00DC6858">
        <w:t>results in shifting of</w:t>
      </w:r>
      <w:r w:rsidR="00DE4460">
        <w:t xml:space="preserve"> the </w:t>
      </w:r>
      <w:r w:rsidR="00DC6858">
        <w:t xml:space="preserve">reaction norm </w:t>
      </w:r>
      <w:r w:rsidR="00DE4460">
        <w:t xml:space="preserve">optimum </w:t>
      </w:r>
      <w:r w:rsidR="005E06FA">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reversible plasticity are considered separate biological processes, </w:t>
      </w:r>
      <w:r w:rsidR="00D76AFF">
        <w:t xml:space="preserve">yet </w:t>
      </w:r>
      <w:r w:rsidR="009270CD">
        <w:t>theory</w:t>
      </w:r>
      <w:r w:rsidR="00301550">
        <w:t xml:space="preserv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F91F75">
        <w:instrText xml:space="preserve"> ADDIN ZOTERO_ITEM CSL_CITATION {"citationID":"DLkcEYEm","properties":{"formattedCitation":"(Beaman et al., 2016; Seebacher et al., 2014)","plainCitation":"(Beaman et al., 2016; Seebacher et al., 2014)","noteIndex":0},"citationItems":[{"id":"8zs1hmCj/439qHEoF","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8zs1hmCj/9bvDXCFL","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6A921CB0" w14:textId="1F79ED6F" w:rsidR="009270CD" w:rsidRDefault="00A27855" w:rsidP="00181EFB">
      <w:pPr>
        <w:pStyle w:val="Thesisnormal"/>
      </w:pPr>
      <w:r>
        <w:t>Reversible plasticity</w:t>
      </w:r>
      <w:r w:rsidR="00EF79BA">
        <w:t xml:space="preserve"> may</w:t>
      </w:r>
      <w:r>
        <w:t xml:space="preserve"> be able to</w:t>
      </w:r>
      <w:r w:rsidR="00EF79BA">
        <w:t xml:space="preserve"> alleviate costs associated with </w:t>
      </w:r>
      <w:r w:rsidR="00EF79BA">
        <w:t>phenotype</w:t>
      </w:r>
      <w:r w:rsidR="00EF79BA">
        <w:t xml:space="preserve"> mismatches induced by early life environments. </w:t>
      </w:r>
      <w:r w:rsidR="005B0F5B">
        <w:t xml:space="preserve">Cues experienced during development not only conveys information about </w:t>
      </w:r>
      <w:r w:rsidR="00D21454">
        <w:t>average</w:t>
      </w:r>
      <w:r w:rsidR="005B0F5B">
        <w:t xml:space="preserve"> changes in the environment </w:t>
      </w:r>
      <w:r w:rsidR="00D21454">
        <w:t xml:space="preserve">such as decreases in precipitation </w:t>
      </w:r>
      <w:r w:rsidR="005B0F5B">
        <w:t>but also its variability</w:t>
      </w:r>
      <w:r w:rsidR="00D21454">
        <w:t xml:space="preserve"> i.e. how often rainfall occurs</w:t>
      </w:r>
      <w:r w:rsidR="005B0F5B">
        <w:t xml:space="preserve"> </w:t>
      </w:r>
      <w:r w:rsidR="005B0F5B">
        <w:fldChar w:fldCharType="begin"/>
      </w:r>
      <w:r w:rsidR="005B0F5B">
        <w:instrText xml:space="preserve"> ADDIN ZOTERO_ITEM CSL_CITATION {"citationID":"Apl8Lh6H","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nne"},{"family":"Teplitsky","given":"Céline"}],"issued":{"date-parts":[["2019",3]]}}}],"schema":"https://github.com/citation-style-language/schema/raw/master/csl-citation.json"} </w:instrText>
      </w:r>
      <w:r w:rsidR="005B0F5B">
        <w:fldChar w:fldCharType="separate"/>
      </w:r>
      <w:r w:rsidR="005B0F5B">
        <w:rPr>
          <w:noProof/>
        </w:rPr>
        <w:t>(Bonamour et al., 2019)</w:t>
      </w:r>
      <w:r w:rsidR="005B0F5B">
        <w:fldChar w:fldCharType="end"/>
      </w:r>
      <w:r w:rsidR="005B0F5B">
        <w:t xml:space="preserve">. </w:t>
      </w:r>
      <w:r w:rsidR="00D21454">
        <w:t>W</w:t>
      </w:r>
      <w:r w:rsidR="00D21454">
        <w:t>hen environments shift predictably</w:t>
      </w:r>
      <w:r w:rsidR="00D21454">
        <w:t>,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adjust </w:t>
      </w:r>
      <w:r w:rsidR="00D21454">
        <w:t xml:space="preserve">to prevailing conditions </w:t>
      </w:r>
      <w:r w:rsidR="00F14157">
        <w:t>accordingly</w:t>
      </w:r>
      <w:r w:rsidR="006765B0">
        <w:t xml:space="preserve"> 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For example, seasonal </w:t>
      </w:r>
      <w:r w:rsidR="00181EFB">
        <w:t>variation</w:t>
      </w:r>
      <w:r w:rsidR="000E32FE">
        <w:t xml:space="preserve"> in temperature </w:t>
      </w:r>
      <w:r w:rsidR="000E32FE">
        <w:t xml:space="preserve">during development </w:t>
      </w:r>
      <w:r w:rsidR="000E32FE">
        <w:t>reliably predicts dispersal strategies in adult spiders</w:t>
      </w:r>
      <w:r w:rsidR="00965E43">
        <w:t xml:space="preserve"> (</w:t>
      </w:r>
      <w:r w:rsidR="00965E43">
        <w:rPr>
          <w:i/>
          <w:iCs/>
        </w:rPr>
        <w:t>Erigone atra</w:t>
      </w:r>
      <w:r w:rsidR="00965E43">
        <w:t>)</w:t>
      </w:r>
      <w:r w:rsidR="000E32FE">
        <w:t xml:space="preserve">, likely in response to changes in resource availability </w:t>
      </w:r>
      <w:r w:rsidR="000E32FE">
        <w:fldChar w:fldCharType="begin"/>
      </w:r>
      <w:r w:rsidR="000E32FE">
        <w:instrText xml:space="preserve"> ADDIN ZOTERO_ITEM CSL_CITATION {"citationID":"ASQTHQ5g","properties":{"formattedCitation":"(Bonte et al., 2008)","plainCitation":"(Bonte et al., 2008)","noteIndex":0},"citationItems":[{"id":3858,"uris":["http://zotero.org/users/1379426/items/PX97KVE9"],"uri":["http://zotero.org/users/1379426/items/PX97KVE9"],"itemData":{"id":3858,"type":"article-journal","abstract":"Understanding the causes and consequences of dispersal is a prerequisite for the effective management of natural populations. Rather than treating dispersal as a fixed trait, it should be considered a plastic process that responds to both genetic and environmental conditions. Here, we consider how the ambient temperature experienced by juvenile Erigone atra, a spider inhabiting crop habitat, influences adult dispersal. This species exhibits 2 distinct forms of dispersal, ballooning (long distance) and rappelling (short distance). Using a half-sib design we raised individuals under 4 different temperature regimes and quantified the spiders' propensity to balloon and to rappel. Additionally, as an indicator of investment in settlement, we determined the size of the webs build by the spiders following dispersal. The optimal temperature regimes for reproduction and overall dispersal investment were 20 °C and 25 °C. Propensity to perform short-distance movements was lowest at 15 °C, whereas for long-distance dispersal it was lowest at 30 °C. Plasticity in dispersal was in the direction predicted on the basis of the risks associated with seasonal changes in habitat availability; long-distance ballooning occurred more frequently under cooler, spring-like conditions and short-distance rappelling under warmer, summer-like conditions. Based on these findings, we conclude that thermal conditions during development provide juvenile spiders with information about the environmental conditions they are likely to encounter as adults and that this information influences the spider's dispersal strategy. Climate change may result in suboptimal adult dispersal behavior, with potentially deleterious population level consequences.","container-title":"Proceedings of the National Academy of Sciences","DOI":"10.1073/pnas.0806830105","ISSN":"0027-8424, 1091-6490","issue":"44","journalAbbreviation":"PNAS","language":"en","note":"publisher: National Academy of Sciences\nsection: Biological Sciences","page":"17000-17005","source":"www.pnas.org","title":"Thermal conditions during juvenile development affect adult dispersal in a spider","volume":"105","author":[{"family":"Bonte","given":"Dries"},{"family":"Travis","given":"Justin M. J."},{"family":"Clercq","given":"Nele De"},{"family":"Zwertvaegher","given":"Ingrid"},{"family":"Lens","given":"Luc"}],"issued":{"date-parts":[["2008",11,4]]}}}],"schema":"https://github.com/citation-style-language/schema/raw/master/csl-citation.json"} </w:instrText>
      </w:r>
      <w:r w:rsidR="000E32FE">
        <w:fldChar w:fldCharType="separate"/>
      </w:r>
      <w:r w:rsidR="000E32FE">
        <w:rPr>
          <w:noProof/>
        </w:rPr>
        <w:t>(Bonte et al., 2008)</w:t>
      </w:r>
      <w:r w:rsidR="000E32FE">
        <w:fldChar w:fldCharType="end"/>
      </w:r>
      <w:r w:rsidR="000E32FE">
        <w:t xml:space="preserve">. </w:t>
      </w:r>
      <w:r>
        <w:t xml:space="preserve">The interaction of early- and later life plasticity is supported by a growing number of studies that show developmental differences in reaction norm of a variety of traits such as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CD2128">
        <w:instrText xml:space="preserve"> ADDIN ZOTERO_ITEM CSL_CITATION {"citationID":"klauS8BS","properties":{"formattedCitation":"(Seebacher et al., 2014)","plainCitation":"(Seebacher et al., 2014)","noteIndex":0},"citationItems":[{"id":"8zs1hmCj/9bvDXCFL","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developmental regulation of acclimation, whereas the influence on phenotypic flexibility is largely unknown. Moreover, </w:t>
      </w:r>
      <w:r w:rsidR="00CD2128">
        <w:t>these</w:t>
      </w:r>
      <w:r w:rsidR="00181EFB">
        <w:t xml:space="preserve"> studies</w:t>
      </w:r>
      <w:r>
        <w:t xml:space="preserve"> have </w:t>
      </w:r>
      <w:r>
        <w:lastRenderedPageBreak/>
        <w:t xml:space="preserve">neglected to consider </w:t>
      </w:r>
      <w:r w:rsidR="00181EFB">
        <w:t>potential confounds</w:t>
      </w:r>
      <w:r>
        <w:t xml:space="preserve"> such as local adaptation </w:t>
      </w:r>
      <w:r w:rsidR="000E5A67">
        <w:fldChar w:fldCharType="begin"/>
      </w:r>
      <w:r w:rsidR="000E5A67">
        <w:instrText xml:space="preserve"> ADDIN ZOTERO_ITEM CSL_CITATION {"citationID":"HgJFVyaI","properties":{"formattedCitation":"(Amarillo-Su\\uc0\\u225{}rez &amp; Fox, 2006; Stillwell &amp; Fox, 2009)","plainCitation":"(Amarillo-Suárez &amp; Fox, 2006; Stillwell &amp; Fox, 2009)","noteIndex":0},"citationItems":[{"id":1085,"uris":["http://zotero.org/users/1379426/items/9CP9VLLT"],"uri":["http://zotero.org/users/1379426/items/9CP9VLLT"],"itemData":{"id":1085,"type":"article-journal","abstract":"For insects that develop inside discrete hosts, both host size and host quality constrain offspring growth, influencing the evolution of body size and life history traits. Using a two-generation common garden experiment, we quantified the contribution of maternal and rearing hosts to differences in growth and life history traits between populations of the seed-feeding beetle Stator limbatus that use a large-seeded host, Acacia greggii, and a small-seeded host, Pseudosamanea guachapele. Populations differed genetically for all traits when beetles were raised in a common garden. Contrary to expectations from the local adaptation hypothesis, beetles from all populations were larger, developed faster and had higher survivorship when reared on seeds of A. greggii (the larger host), irrespective of their native host. We observed two host plant-mediated maternal effects: offspring matured sooner, regardless of their rearing host, when their mothers were reared on P. guachapele (this was not caused by an effect of rearing host on egg size), and females laid larger eggs on P. guachapele. This is the first study to document plasticity by S. limbatus in response to P. guachapele, suggesting that plasticity is an ancestral trait in S. limbatus that likely plays an important role in diet expansion. Although differences between populations in growth and life history traits are likely adaptations to their host plants, host-associated maternal effects, partly mediated by maternal egg size plasticity, influence growth and life history traits and likely play an important role in the evolution of the breadth of S. limbatus' diet. More generally, phenotypic plasticity mediates the fitness consequences of using novel hosts, likely facilitating colonization of new hosts, but also buffering herbivores from selection post-colonization. Plasticity in response to novel versus normal hosts varied among our study populations such that disentangling the historical role of plasticity in mediating diet evolution requires the consideration of evolutionary history.","container-title":"Oecologia","DOI":"10.1007/s00442-006-0516-y","issue":"2","language":"English","note":"PMID: 16915403","page":"247–258","title":"Population differences in host use by a seed-beetle: local adaptation, phenotypic plasticity and maternal effects.","volume":"150","author":[{"family":"Amarillo-Suárez","given":"Angela R"},{"family":"Fox","given":"Charles W"}],"issued":{"date-parts":[["2006",11]]}}},{"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0E5A67">
        <w:fldChar w:fldCharType="separate"/>
      </w:r>
      <w:r w:rsidR="000E5A67" w:rsidRPr="000E5A67">
        <w:rPr>
          <w:rFonts w:cs="Times New Roman"/>
          <w:lang w:val="en-GB"/>
        </w:rPr>
        <w:t>(Amarillo-Suárez &amp; Fox, 2006; Stillwell &amp; Fox, 2009)</w:t>
      </w:r>
      <w:r w:rsidR="000E5A67">
        <w:fldChar w:fldCharType="end"/>
      </w:r>
      <w:r w:rsidR="00181EFB">
        <w:t xml:space="preserve"> and </w:t>
      </w:r>
      <w:r>
        <w:t xml:space="preserve">parental effects </w:t>
      </w:r>
      <w:r w:rsidR="00C571D3">
        <w:fldChar w:fldCharType="begin"/>
      </w:r>
      <w:r w:rsidR="00C571D3">
        <w:instrText xml:space="preserve"> ADDIN ZOTERO_ITEM CSL_CITATION {"citationID":"O0z1zKfU","properties":{"formattedCitation":"(Bentz et al., 2013; Pola\\uc0\\u269{}ik et al., 2017)","plainCitation":"(Bentz et al., 2013; Polačik et al., 2017)","noteIndex":0},"citationItems":[{"id":3880,"uris":["http://zotero.org/users/1379426/items/8LZPAP27"],"uri":["http://zotero.org/users/1379426/items/8LZPAP27"],"itemData":{"id":3880,"type":"article-journal","abstract":"Territorial animals breeding in high-density environments are more likely to engage in aggressive competition with conspecifics for resources necessary for reproduction. In many avian species, increased competition among breeding females results in increased testosterone concentrations in egg yolks. Generally, elevated yolk testosterone increases nestling growth, competitive behaviors, and bold behavioral traits. However, few studies provide an environmental context with which to examine the potential adaptive benefits of these phenotypic changes. In this study, tree swallow (Tachycineta bicolor) breeding density was altered to modify levels of social competition and yolk testosterone. We measured nestling growth, competitive ability, and breathing rate in response to a stressor using a partial cross-foster design. Females breeding at high-density experienced more aggressive, competitive interactions and their eggs had higher testosterone concentrations. Nestlings that hatched in high-density environments grew faster and displayed more competitive behaviors and a higher breathing rate response to a stressor regardless of post-hatching density. Our study demonstrates that phenotypic plasticity occurs in response to yolk testosterone variation resulting from different breeding densities. These findings suggest that naturally-induced maternal effects prepare offspring for competitive environments, supporting the idea that maternal effects are adaptive.","container-title":"Hormones and Behavior","DOI":"10.1016/j.yhbeh.2013.08.009","ISSN":"0018-506X","issue":"4","journalAbbreviation":"Hormones and Behavior","language":"en","page":"729-736","source":"ScienceDirect","title":"Phenotypic plasticity in response to breeding density in tree swallows: An adaptive maternal effect?","title-short":"Phenotypic plasticity in response to breeding density in tree swallows","volume":"64","author":[{"family":"Bentz","given":"Alexandra B."},{"family":"Navara","given":"Kristen J."},{"family":"Siefferman","given":"Lynn"}],"issued":{"date-parts":[["2013",9,1]]}}},{"id":3874,"uris":["http://zotero.org/users/1379426/items/DB29V825"],"uri":["http://zotero.org/users/1379426/items/DB29V825"],"itemData":{"id":3874,"type":"article-journal","abstract":"Organisms inhabiting unpredictable environments often evolve diversified reproductive bet-hedging strategies, expressed as production of multiple offspring phenotypes, thereby avoiding complete reproductive failure. To cope with unpredictable rainfall, African annual killifish from temporary savannah pools lay drought-resistant eggs that vary widely in the duration of embryo development. We examined the sources of variability in the duration of individual embryo development, egg production and fertilization rate in Nothobranchius furzeri. Using a quantitative genetics approach (North Carolina type II design), we found support for maternal effects rather than polyandrous mating as the primary source of the variability in the duration of embryo development. The number of previously laid eggs appeared to serve as an internal physiological cue initiating a shift from rapid-to-slow embryo developmental mode. In annual killifish, extensive phenotypic variability in progeny traits is adaptive, as the conditions experienced by parents have limited relevance to the offspring generation. In contrast to genetic control, with high phenotypic expression and heritability, maternal control of traits under natural selection prevents standing genetic diversity from potentially detrimental effects of selection in fluctuating environments.","container-title":"Journal of Evolutionary Biology","DOI":"10.1111/jeb.13038","ISSN":"1420-9101","issue":"4","language":"en","note":"_eprint: https://onlinelibrary.wiley.com/doi/pdf/10.1111/jeb.13038","page":"738-749","source":"Wiley Online Library","title":"Maternal source of variability in the embryo development of an annual killifish","volume":"30","author":[{"family":"Polačik","given":"M."},{"family":"Smith","given":"C."},{"family":"Reichard","given":"M."}],"issued":{"date-parts":[["2017"]]}}}],"schema":"https://github.com/citation-style-language/schema/raw/master/csl-citation.json"} </w:instrText>
      </w:r>
      <w:r w:rsidR="00C571D3">
        <w:fldChar w:fldCharType="separate"/>
      </w:r>
      <w:r w:rsidR="00C571D3" w:rsidRPr="00C571D3">
        <w:rPr>
          <w:rFonts w:cs="Times New Roman"/>
          <w:lang w:val="en-GB"/>
        </w:rPr>
        <w:t>(Bentz et al., 2013; Polačik et al., 2017)</w:t>
      </w:r>
      <w:r w:rsidR="00C571D3">
        <w:fldChar w:fldCharType="end"/>
      </w:r>
      <w:r w:rsidR="00072C4C">
        <w:t xml:space="preserve"> </w:t>
      </w:r>
      <w:r>
        <w:t xml:space="preserve">that could also affect the </w:t>
      </w:r>
      <w:r w:rsidR="00181EFB">
        <w:t>shape as well as the variability</w:t>
      </w:r>
      <w:r>
        <w:t xml:space="preserve"> of reaction norms later in life</w:t>
      </w:r>
      <w:r w:rsidR="00C571D3">
        <w:t xml:space="preserve"> </w:t>
      </w:r>
      <w:r w:rsidR="00C571D3">
        <w:fldChar w:fldCharType="begin"/>
      </w:r>
      <w:r w:rsidR="00C571D3">
        <w:instrText xml:space="preserve"> ADDIN ZOTERO_ITEM CSL_CITATION {"citationID":"J8ILJbVk","properties":{"formattedCitation":"(George et al., 2017)","plainCitation":"(George et al., 2017)","noteIndex":0},"citationItems":[{"id":3886,"uris":["http://zotero.org/users/1379426/items/9JG27ZAV"],"uri":["http://zotero.org/users/1379426/items/9JG27ZAV"],"itemData":{"id":3886,"type":"article-journal","abstract":"Abstract.  Assessing intra-specific variation in drought stress response is required to mitigate the consequences of climate change on forest ecosystems. Previo","container-title":"Tree Physiology","DOI":"10.1093/treephys/tpw085","ISSN":"0829-318X","issue":"1","journalAbbreviation":"Tree Physiol","language":"en","note":"publisher: Oxford Academic","page":"33-46","source":"academic.oup.com","title":"Genetic variation, phenotypic stability, and repeatability of drought response in European larch throughout 50 years in a common garden experiment","volume":"37","author":[{"family":"George","given":"Jan-Peter"},{"family":"Grabner","given":"Michael"},{"family":"Karanitsch-Ackerl","given":"Sandra"},{"family":"Mayer","given":"Konrad"},{"family":"Weißenbacher","given":"Lambert"},{"family":"Schueler","given":"Silvio"},{"family":"Mäkelä","given":"Annikki"}],"issued":{"date-parts":[["2017",1,31]]}}}],"schema":"https://github.com/citation-style-language/schema/raw/master/csl-citation.json"} </w:instrText>
      </w:r>
      <w:r w:rsidR="00C571D3">
        <w:fldChar w:fldCharType="separate"/>
      </w:r>
      <w:r w:rsidR="00C571D3">
        <w:rPr>
          <w:noProof/>
        </w:rPr>
        <w:t>(George et al., 2017)</w:t>
      </w:r>
      <w:r w:rsidR="00C571D3">
        <w:fldChar w:fldCharType="end"/>
      </w:r>
      <w:r>
        <w:t xml:space="preserve">. </w:t>
      </w:r>
    </w:p>
    <w:p w14:paraId="27F8ED14" w14:textId="77777777" w:rsidR="007E17DC" w:rsidRDefault="007E17DC" w:rsidP="00B35650">
      <w:pPr>
        <w:pStyle w:val="Thesisnormal"/>
      </w:pPr>
    </w:p>
    <w:p w14:paraId="1C344004" w14:textId="458BD330" w:rsidR="00115C03" w:rsidRDefault="00DA6554" w:rsidP="00C103A4">
      <w:pPr>
        <w:pStyle w:val="Thesisnormal"/>
      </w:pPr>
      <w:r>
        <w:t xml:space="preserve">Much of </w:t>
      </w:r>
      <w:r w:rsidR="009270CD">
        <w:t>existing</w:t>
      </w:r>
      <w:r w:rsidR="004904EB">
        <w:t xml:space="preserve"> research on the </w:t>
      </w:r>
      <w:r w:rsidR="009270CD">
        <w:t>influence</w:t>
      </w:r>
      <w:r w:rsidR="004904EB">
        <w:t xml:space="preserve"> of developmental environments </w:t>
      </w:r>
      <w:r w:rsidR="009C6967">
        <w:t>focus</w:t>
      </w:r>
      <w:r>
        <w:t>es</w:t>
      </w:r>
      <w:r w:rsidR="009C6967">
        <w:t xml:space="preserve"> on changes in the phenotypic mean</w:t>
      </w:r>
      <w:r w:rsidR="000512D2">
        <w:t xml:space="preserve">. </w:t>
      </w:r>
      <w:r>
        <w:t>However, i</w:t>
      </w:r>
      <w:r w:rsidR="000512D2">
        <w:t xml:space="preserve">n order to understand the </w:t>
      </w:r>
      <w:r w:rsidR="0022692C">
        <w:t xml:space="preserve">adaptive potential </w:t>
      </w:r>
      <w:r w:rsidR="000512D2">
        <w:t xml:space="preserve">of developmental </w:t>
      </w:r>
      <w:r>
        <w:t>responses</w:t>
      </w:r>
      <w:r w:rsidR="000512D2">
        <w:t xml:space="preserve"> we need to also consider its influence on phenotypic variability</w:t>
      </w:r>
      <w:r w:rsidR="00301550">
        <w:t xml:space="preserve"> </w:t>
      </w:r>
      <w:r w:rsidR="00301550">
        <w:fldChar w:fldCharType="begin"/>
      </w:r>
      <w:r w:rsidR="00301550">
        <w:instrText xml:space="preserve"> ADDIN ZOTERO_ITEM CSL_CITATION {"citationID":"SaagpUJj","properties":{"formattedCitation":"(Nakagawa et al., 2015)","plainCitation":"(Nakagawa et al., 2015)","noteIndex":0},"citationItems":[{"id":675,"uris":["http://zotero.org/users/1379426/items/8IKNSMAB"],"uri":["http://zotero.org/users/1379426/items/8IKNSMAB"],"itemData":{"id":675,"type":"article-journal","abstract":"Meta-analysis has become a standard way of summarizing empirical studies in many fields, including ecology and evolution. In ecology and evolution, meta-analyses comparing two groups (usually experimental...","container-title":"Methods in Ecology \\ldots","DOI":"10.1111/2041-210X.12309","issue":"2","language":"English","page":"143–152","title":"Meta-analysis of variation: ecological and evolutionary applications and beyond","volume":"6","author":[{"family":"Nakagawa","given":"Shinichi"},{"family":"Poulin","given":"Robert"},{"family":"Mengersen","given":"Kerrie"},{"family":"Reinhold","given":"Klaus"},{"family":"Engqvist","given":"Leif"},{"family":"Lagisz","given":"Malgorzata"},{"family":"Senior","given":"Alistair M"}],"issued":{"date-parts":[["2015",2]]}}}],"schema":"https://github.com/citation-style-language/schema/raw/master/csl-citation.json"} </w:instrText>
      </w:r>
      <w:r w:rsidR="00301550">
        <w:fldChar w:fldCharType="separate"/>
      </w:r>
      <w:r w:rsidR="00301550">
        <w:rPr>
          <w:noProof/>
        </w:rPr>
        <w:t>(Nakagawa et al., 2015)</w:t>
      </w:r>
      <w:r w:rsidR="00301550">
        <w:fldChar w:fldCharType="end"/>
      </w:r>
      <w:r w:rsidR="000512D2">
        <w:t>.</w:t>
      </w:r>
      <w:r>
        <w:t xml:space="preserve"> </w:t>
      </w:r>
      <w:r w:rsidR="00115C03">
        <w:t>Developmental environments can alter patterns of gene expression which ca</w:t>
      </w:r>
      <w:r w:rsidR="003F2C1E">
        <w:t>n</w:t>
      </w:r>
      <w:r w:rsidR="00115C03">
        <w:t xml:space="preserve"> manifest as changes in phenotypic variability </w:t>
      </w:r>
      <w:r w:rsidR="003F3A4A">
        <w:fldChar w:fldCharType="begin"/>
      </w:r>
      <w:r w:rsidR="003F3A4A">
        <w:instrText xml:space="preserve"> ADDIN ZOTERO_ITEM CSL_CITATION {"citationID":"xlldwLTU","properties":{"formattedCitation":"(Colinet &amp; Hoffmann, 2012; Jones, 2012)","plainCitation":"(Colinet &amp; Hoffmann, 2012; Jones, 2012)","noteIndex":0},"citationItems":[{"id":3676,"uris":["http://zotero.org/users/1379426/items/CGVRXMJJ"],"uri":["http://zotero.org/users/1379426/items/CGVRXMJJ"],"itemData":{"id":3676,"type":"article-journal","abstract":"1. To cope with stressful environmental temperatures, organisms can enhance thermotolerance when exposed to sub-lethal temperatures before thermal stress, a phenomenon referred to as thermal acclimation. Acclimation includes different forms (developmental, gradual or rapid) that vary in ecological importance depending on patterns of diurnal and seasonal thermal variation. 2. Here, we complete a comprehensive assessment of how the different forms of acclimation based on simulated field temperatures affect cold tolerance in Drosophila melanogaster under different levels of cold stress (−4·5 °C/2 h and 0 °C/10 h). 3. We predict that (i) combinations of acclimation treatments may be particularly beneficial and (ii) benefits of different acclimation types may differ for acute vs. chronic cold stress. We also investigate whether distinct forms of acclimation promote differential molecular responses to stress. 4. Acclimation treatments had very large effects on cold tolerance and resulted in phenotypes ranging from sensitive to tolerant individuals within the specific cold stress applied (−4·5 °C/2 h and 0 °C/10 h). Acclimation also influenced expression of several genes (Hsp23, Hsp70, Hsp40, Hsp68, Starvin and Frost) during recovery from cold stress but effects depended on the nature of the acclimation treatment. 5. Cumulative effects occurred between different forms of acclimation, and these as well as the different molecular responses point to different underlying mechanisms. 6. These results highlight that combined acclimation treatments may strongly impact field stress resistance.","container-title":"Functional Ecology","DOI":"10.1111/j.1365-2435.2011.01898.x","ISSN":"1365-2435","issue":"1","language":"en","note":"_eprint: https://besjournals.onlinelibrary.wiley.com/doi/pdf/10.1111/j.1365-2435.2011.01898.x","page":"84-93","source":"Wiley Online Library","title":"Comparing phenotypic effects and molecular correlates of developmental, gradual and rapid cold acclimation responses in Drosophila melanogaster","volume":"26","author":[{"family":"Colinet","given":"Hervé"},{"family":"Hoffmann","given":"Ary A."}],"issued":{"date-parts":[["2012"]]}}},{"id":3682,"uris":["http://zotero.org/users/1379426/items/34KRLK7V"],"uri":["http://zotero.org/users/1379426/items/34KRLK7V"],"itemData":{"id":3682,"type":"article-journal","abstract":"DNA methylation is an epigenetic mark that can be mitotically inherited and is involved in adding stability to the repression of transcription when it is located at the start sites of mammalian genes. Our ability to obtain complete methylomes has transformed our appreciation of the role of DNA methylation in epigenetic processes.DNA methylation in the bodies of genes has long been ignored but might be involved in differential promoter usage and also in transcription elongation and alternative splicing. Repetitive DNA from intragenomic parasites is heavily methylated, which allows transcription of the host gene at the same time as preventing transcription initiation of the repetitive DNA.Methylation of control regions outside of the transcription start sites — such as enhancers and insulators — is increasingly being recognized as being functionally important.Demethylation of DNA is now accepted as being essential for embryonic development and seems to occur mainly in regions of DNA that are not CpG islands; thus, methylation patterns are increasingly being realized as being far more dynamic than previously recognized.","container-title":"Nature Reviews Genetics","DOI":"10.1038/nrg3230","ISSN":"1471-0064","issue":"7","language":"en","note":"number: 7\npublisher: Nature Publishing Group","page":"484-492","source":"www.nature.com","title":"Functions of DNA methylation: islands, start sites, gene bodies and beyond","title-short":"Functions of DNA methylation","volume":"13","author":[{"family":"Jones","given":"Peter A."}],"issued":{"date-parts":[["2012",7]]}}}],"schema":"https://github.com/citation-style-language/schema/raw/master/csl-citation.json"} </w:instrText>
      </w:r>
      <w:r w:rsidR="003F3A4A">
        <w:fldChar w:fldCharType="separate"/>
      </w:r>
      <w:r w:rsidR="003F3A4A">
        <w:rPr>
          <w:noProof/>
        </w:rPr>
        <w:t>(Colinet &amp; Hoffmann, 2012; Jones, 2012)</w:t>
      </w:r>
      <w:r w:rsidR="003F3A4A">
        <w:fldChar w:fldCharType="end"/>
      </w:r>
      <w:r w:rsidR="00115C03">
        <w:t xml:space="preserve">. </w:t>
      </w:r>
      <w:r w:rsidR="009270CD">
        <w:t>D</w:t>
      </w:r>
      <w:r w:rsidR="00115C03">
        <w:t>evelopmental stress</w:t>
      </w:r>
      <w:r w:rsidR="007E7CC0">
        <w:t>ors</w:t>
      </w:r>
      <w:r w:rsidR="00115C03">
        <w:t xml:space="preserve"> </w:t>
      </w:r>
      <w:r w:rsidR="009270CD">
        <w:t xml:space="preserve">can trigger the release of </w:t>
      </w:r>
      <w:r w:rsidR="003F2C1E">
        <w:t>hidden</w:t>
      </w:r>
      <w:r w:rsidR="00115C03">
        <w:t xml:space="preserve"> genetic variation</w:t>
      </w:r>
      <w:r w:rsidR="003F2C1E">
        <w:t xml:space="preserve"> </w:t>
      </w:r>
      <w:r w:rsidR="00115C03">
        <w:t xml:space="preserve">which may harbour </w:t>
      </w:r>
      <w:r w:rsidR="00D42817">
        <w:t>beneficial</w:t>
      </w:r>
      <w:r w:rsidR="00115C03">
        <w:t xml:space="preserve"> phenotyp</w:t>
      </w:r>
      <w:r w:rsidR="003F2C1E">
        <w:t>ic variants</w:t>
      </w:r>
      <w:r w:rsidR="00115C03">
        <w:t xml:space="preserve"> that can survive under stressful conditions</w:t>
      </w:r>
      <w:r w:rsidR="003F3A4A">
        <w:t xml:space="preserve"> </w:t>
      </w:r>
      <w:r w:rsidR="003F3A4A">
        <w:fldChar w:fldCharType="begin"/>
      </w:r>
      <w:r w:rsidR="003F3A4A">
        <w:instrText xml:space="preserve"> ADDIN ZOTERO_ITEM CSL_CITATION {"citationID":"bip276KL","properties":{"formattedCitation":"(McGuigan &amp; Sgr\\uc0\\u242{}, 2009)","plainCitation":"(McGuigan &amp; Sgrò, 2009)","noteIndex":0},"citationItems":[{"id":3211,"uris":["http://zotero.org/users/1379426/items/JE9RGI4Z"],"uri":["http://zotero.org/users/1379426/items/JE9RGI4Z"],"itemData":{"id":3211,"type":"article-journal","abstract":"Phenotypic evolution depends on heritable variation in phenotypes. A central aim of evolutionary biology, therefore, is to understand how processes generating phenotypic variation interact with selection and drift to result in phenotypic evolution. Recent studies have highlighted the propensity for populations to harbor genetic variation that contributes to phenotypic variation only after some environmental or genetic change. Many authors have suggested that release of this cryptic genetic variation by stressful or novel environments can facilitate phenotypic adaptation. However, there is little empirical evidence that stressful or novel environments release cryptic genetic variation, or that, once released, it contributes to phenotypic evolution. We argue that empirical studies are needed to answer these questions, and identify the empirical approaches needed to study the relationship between environment, released cryptic genetic variation and phenotypic evolution.","container-title":"Trends in Ecology &amp; Evolution","DOI":"10.1016/j.tree.2009.02.001","ISSN":"0169-5347","issue":"6","journalAbbreviation":"Trends in Ecology &amp; Evolution","language":"en","page":"305-311","source":"ScienceDirect","title":"Evolutionary consequences of cryptic genetic variation","volume":"24","author":[{"family":"McGuigan","given":"Katrina"},{"family":"Sgrò","given":"Carla M."}],"issued":{"date-parts":[["2009",6,1]]}}}],"schema":"https://github.com/citation-style-language/schema/raw/master/csl-citation.json"} </w:instrText>
      </w:r>
      <w:r w:rsidR="003F3A4A">
        <w:fldChar w:fldCharType="separate"/>
      </w:r>
      <w:r w:rsidR="003F3A4A" w:rsidRPr="003F3A4A">
        <w:rPr>
          <w:rFonts w:cs="Times New Roman"/>
          <w:lang w:val="en-GB"/>
        </w:rPr>
        <w:t>(McGuigan &amp; Sgrò, 2009)</w:t>
      </w:r>
      <w:r w:rsidR="003F3A4A">
        <w:fldChar w:fldCharType="end"/>
      </w:r>
      <w:r w:rsidR="00115C03">
        <w:t xml:space="preserve">. </w:t>
      </w:r>
      <w:r w:rsidR="007E7CC0">
        <w:t>V</w:t>
      </w:r>
      <w:r w:rsidR="003D3C4F">
        <w:t>ariation</w:t>
      </w:r>
      <w:r w:rsidR="003D3C4F">
        <w:t xml:space="preserve"> induced by the environment may become heritable (via epigenetic modifications) which could </w:t>
      </w:r>
      <w:r w:rsidR="007E7CC0">
        <w:t xml:space="preserve">ultimately </w:t>
      </w:r>
      <w:r w:rsidR="003D3C4F">
        <w:t xml:space="preserve">lead to beneficial traits become genetically assimilated </w:t>
      </w:r>
      <w:r w:rsidR="003D3C4F">
        <w:fldChar w:fldCharType="begin"/>
      </w:r>
      <w:r w:rsidR="003D3C4F">
        <w:instrText xml:space="preserve"> ADDIN ZOTERO_ITEM CSL_CITATION {"citationID":"cTfdFMOM","properties":{"formattedCitation":"(Crispo, 2007)","plainCitation":"(Crispo, 2007)","noteIndex":0},"citationItems":[{"id":3818,"uris":["http://zotero.org/users/1379426/items/I8QH3HZ8"],"uri":["http://zotero.org/users/1379426/items/I8QH3HZ8"],"itemData":{"id":3818,"type":"article-journal","abstract":"Two different, but related, evolutionary theories pertaining to phenotypic plasticity were proposed by James Mark Baldwin and Conrad Hal Waddington. Unfortunately, these theories are often confused with one another. Baldwin's notion of organic selection posits that plasticity influences whether an individual will survive in a new environment, thus dictating the course of future evolution. Heritable variations can then be selected upon to direct phenotypic evolution (i.e., “orthoplasy”). The combination of these two processes (organic selection and orthoplasy) is now commonly referred to as the “Baldwin effect.” Alternately, Waddington's genetic assimilation is a process whereby an environmentally induced phenotype, or “acquired character,” becomes canalized through selection acting upon the developmental system. Genetic accommodation is a modern term used to describe the process of heritable changes that occur in response to a novel induction. Genetic accommodation is a key component of the Baldwin effect, and genetic assimilation is a type of genetic accommodation. I here define both the Baldwin effect and genetic assimilation in terms of genetic accommodation, describe cases in which either should occur in nature, and propose that each could play a role in evolutionary diversification.","container-title":"Evolution","DOI":"10.1111/j.1558-5646.2007.00203.x","ISSN":"1558-5646","issue":"11","language":"en","note":"_eprint: https://onlinelibrary.wiley.com/doi/pdf/10.1111/j.1558-5646.2007.00203.x","page":"2469-2479","source":"Wiley Online Library","title":"The Baldwin Effect and Genetic Assimilation: Revisiting Two Mechanisms of Evolutionary Change Mediated by Phenotypic Plasticity","title-short":"The Baldwin Effect and Genetic Assimilation","volume":"61","author":[{"family":"Crispo","given":"Erika"}],"issued":{"date-parts":[["2007"]]}}}],"schema":"https://github.com/citation-style-language/schema/raw/master/csl-citation.json"} </w:instrText>
      </w:r>
      <w:r w:rsidR="003D3C4F">
        <w:fldChar w:fldCharType="separate"/>
      </w:r>
      <w:r w:rsidR="003D3C4F">
        <w:rPr>
          <w:noProof/>
        </w:rPr>
        <w:t>(Crispo, 2007)</w:t>
      </w:r>
      <w:r w:rsidR="003D3C4F">
        <w:fldChar w:fldCharType="end"/>
      </w:r>
      <w:r w:rsidR="003D3C4F">
        <w:t xml:space="preserve">, allowing populations to persist and adapt to </w:t>
      </w:r>
      <w:r w:rsidR="007E7CC0">
        <w:t>novel</w:t>
      </w:r>
      <w:r w:rsidR="003D3C4F">
        <w:t xml:space="preserve"> </w:t>
      </w:r>
      <w:r w:rsidR="007E7CC0">
        <w:t>environments</w:t>
      </w:r>
      <w:r w:rsidR="003D3C4F">
        <w:t xml:space="preserve"> </w:t>
      </w:r>
      <w:r w:rsidR="003D3C4F">
        <w:fldChar w:fldCharType="begin"/>
      </w:r>
      <w:r w:rsidR="003D3C4F">
        <w:instrText xml:space="preserve"> ADDIN ZOTERO_ITEM CSL_CITATION {"citationID":"a6bGkvuL","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3D3C4F">
        <w:fldChar w:fldCharType="separate"/>
      </w:r>
      <w:r w:rsidR="003D3C4F">
        <w:rPr>
          <w:noProof/>
        </w:rPr>
        <w:t>(Ghalambor et al., 2007)</w:t>
      </w:r>
      <w:r w:rsidR="003D3C4F">
        <w:fldChar w:fldCharType="end"/>
      </w:r>
      <w:r w:rsidR="003D3C4F">
        <w:t xml:space="preserve">. </w:t>
      </w:r>
      <w:r w:rsidR="003F2C1E">
        <w:t>Phenotypic</w:t>
      </w:r>
      <w:r w:rsidR="00115C03">
        <w:t xml:space="preserve"> variation is</w:t>
      </w:r>
      <w:r w:rsidR="003D3C4F">
        <w:t xml:space="preserve"> therefore</w:t>
      </w:r>
      <w:r w:rsidR="00115C03">
        <w:t xml:space="preserve"> </w:t>
      </w:r>
      <w:r w:rsidR="00BE17EB">
        <w:t xml:space="preserve">essential </w:t>
      </w:r>
      <w:r w:rsidR="00115C03">
        <w:t xml:space="preserve">for evolutionary change as it provides </w:t>
      </w:r>
      <w:r w:rsidR="00D42817">
        <w:t xml:space="preserve">new </w:t>
      </w:r>
      <w:r w:rsidR="00115C03">
        <w:t xml:space="preserve">material </w:t>
      </w:r>
      <w:r w:rsidR="00D42817">
        <w:t xml:space="preserve">for selection to </w:t>
      </w:r>
      <w:r w:rsidR="00115C03">
        <w:t xml:space="preserve">operate on </w:t>
      </w:r>
      <w:r w:rsidR="00115C03">
        <w:fldChar w:fldCharType="begin"/>
      </w:r>
      <w:r w:rsidR="00115C03">
        <w:instrText xml:space="preserve"> ADDIN ZOTERO_ITEM CSL_CITATION {"citationID":"rbCrypqw","properties":{"formattedCitation":"(Falconer, 1952)","plainCitation":"(Falconer, 195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schema":"https://github.com/citation-style-language/schema/raw/master/csl-citation.json"} </w:instrText>
      </w:r>
      <w:r w:rsidR="00115C03">
        <w:fldChar w:fldCharType="separate"/>
      </w:r>
      <w:r w:rsidR="00115C03">
        <w:rPr>
          <w:noProof/>
        </w:rPr>
        <w:t>(Falconer, 1952)</w:t>
      </w:r>
      <w:r w:rsidR="00115C03">
        <w:fldChar w:fldCharType="end"/>
      </w:r>
      <w:r w:rsidR="003F2C1E">
        <w:t xml:space="preserve">, however this depends on the degree to which </w:t>
      </w:r>
      <w:r w:rsidR="00BE17EB">
        <w:t xml:space="preserve">variability </w:t>
      </w:r>
      <w:r w:rsidR="003F2C1E">
        <w:t xml:space="preserve">is consistent over time </w:t>
      </w:r>
      <w:r w:rsidR="003F2C1E">
        <w:fldChar w:fldCharType="begin"/>
      </w:r>
      <w:r w:rsidR="003F2C1E">
        <w:instrText xml:space="preserve"> ADDIN ZOTERO_ITEM CSL_CITATION {"citationID":"v3YqBrct","properties":{"formattedCitation":"(Nakagawa &amp; Schielzeth, 2010)","plainCitation":"(Nakagawa &amp; Schielzeth, 2010)","noteIndex":0},"citationItems":[{"id":1030,"uris":["http://zotero.org/users/1379426/items/U2RW3DZD"],"uri":["http://zotero.org/users/1379426/items/U2RW3DZD"],"itemData":{"id":1030,"type":"article-journal","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container-title":"Biological Reviews","DOI":"10.1111/j.1469-185X.2010.00141.x","issue":"4","language":"English","note":"PMID: 20569253","page":"935–956","title":"Repeatability for Gaussian and non-Gaussian data: a practical guide for biologists.","volume":"85","author":[{"family":"Nakagawa","given":"Shinichi"},{"family":"Schielzeth","given":"Holger"}],"issued":{"date-parts":[["2010",11]]}}}],"schema":"https://github.com/citation-style-language/schema/raw/master/csl-citation.json"} </w:instrText>
      </w:r>
      <w:r w:rsidR="003F2C1E">
        <w:fldChar w:fldCharType="separate"/>
      </w:r>
      <w:r w:rsidR="003F2C1E" w:rsidRPr="003D3C4F">
        <w:rPr>
          <w:noProof/>
        </w:rPr>
        <w:t>(Nakagawa &amp; Schielzeth, 2010)</w:t>
      </w:r>
      <w:r w:rsidR="003F2C1E">
        <w:fldChar w:fldCharType="end"/>
      </w:r>
      <w:r w:rsidR="003F2C1E">
        <w:t xml:space="preserve">. </w:t>
      </w:r>
      <w:r w:rsidR="00553985">
        <w:t>Despite its importanc</w:t>
      </w:r>
      <w:r w:rsidR="003401CD">
        <w:t>e</w:t>
      </w:r>
      <w:r w:rsidR="0022692C">
        <w:t>, few</w:t>
      </w:r>
      <w:r w:rsidR="00BE17EB">
        <w:t xml:space="preserve"> </w:t>
      </w:r>
      <w:r w:rsidR="0022692C">
        <w:t xml:space="preserve">studies have empirically </w:t>
      </w:r>
      <w:r w:rsidR="003F3A4A">
        <w:t>measured</w:t>
      </w:r>
      <w:r w:rsidR="0022692C">
        <w:t xml:space="preserve"> the effects of developmental plasticity on </w:t>
      </w:r>
      <w:r w:rsidR="00D42817">
        <w:t xml:space="preserve">consistent expression of </w:t>
      </w:r>
      <w:r w:rsidR="0022692C">
        <w:t xml:space="preserve">phenotypic variance </w:t>
      </w:r>
      <w:r w:rsidR="003F3A4A">
        <w:t>(</w:t>
      </w:r>
      <w:r w:rsidR="0022692C">
        <w:fldChar w:fldCharType="begin"/>
      </w:r>
      <w:r w:rsidR="00CF2F9D">
        <w:instrText xml:space="preserve"> ADDIN ZOTERO_ITEM CSL_CITATION {"citationID":"EaRisP2N","properties":{"formattedCitation":"(Careau et al., 2014; Kaiser et al., 2019; but see O\\uc0\\u8217{}Dea et al., 2019)","plainCitation":"(Careau et al., 2014; Kaiser et al., 2019; but see O’Dea et al., 2019)","dontUpdate":true,"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id":3659,"uris":["http://zotero.org/users/1379426/items/ECNC4T5W"],"uri":["http://zotero.org/users/1379426/items/ECNC4T5W"],"itemData":{"id":3659,"type":"article-journal","abstract":"For developing organisms, early environmental conditions are critical as they provide cues about their environment and are thus helpful to make decisions for the short and long term. As such, the early environment is known to affect several phenotypic traits, and these can persist after developmental growth. However, the role of these early environmental conditions in shaping personality traits remains largely unknown. Here, we used a reciprocal transplant experiment to explore the effect of landscape of origin versus landscape of development on boldness and activity in a butterfly, Pararge aegeria. Larvae of woodland, agricultural and urban population origins were reared in situ in their landscape of origin or under the two alternative environmental conditions. We then repeatedly quantified boldness and activity in the F1 adults under laboratory conditions. While the landscape of development appeared to have no effect on mean trait values, it affected trait repeatability through changes in among-individual variation. Additionally, males of agricultural origin had higher mean boldness scores than woodland and urban origin males. Also, average boldness declined with testing sequence in individuals of woodland origin, but not in agricultural and urban origin individuals. Overall, our results suggest that (1) conspecifics originating from distinct habitat types differ in some aspects of boldness, and (2) early developmental conditions can affect behavioural consistency without changing mean behavioural phenotypes.","container-title":"Animal Behaviour","DOI":"10.1016/j.anbehav.2019.08.006","ISSN":"0003-3472","journalAbbreviation":"Animal Behaviour","language":"en","page":"219-226","source":"ScienceDirect","title":"Behavioural repeatability is affected by early developmental conditions in a butterfly","volume":"157","author":[{"family":"Kaiser","given":"Aurélien"},{"family":"Merckx","given":"Thomas"},{"family":"Van Dyck","given":"Hans"}],"issued":{"date-parts":[["2019",11,1]]}}},{"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prefix":"but see "}],"schema":"https://github.com/citation-style-language/schema/raw/master/csl-citation.json"} </w:instrText>
      </w:r>
      <w:r w:rsidR="0022692C">
        <w:fldChar w:fldCharType="separate"/>
      </w:r>
      <w:r w:rsidR="0022692C" w:rsidRPr="0022692C">
        <w:rPr>
          <w:rFonts w:cs="Times New Roman"/>
          <w:lang w:val="en-GB"/>
        </w:rPr>
        <w:t>Careau et al., 2014; Kaiser et al., 2019; but see O’Dea et al., 2019)</w:t>
      </w:r>
      <w:r w:rsidR="0022692C">
        <w:fldChar w:fldCharType="end"/>
      </w:r>
      <w:r w:rsidR="0022692C">
        <w:t xml:space="preserve">. </w:t>
      </w:r>
    </w:p>
    <w:p w14:paraId="6103F432" w14:textId="6FBC0FDB" w:rsidR="003D3C4F" w:rsidRDefault="003D3C4F" w:rsidP="00C103A4">
      <w:pPr>
        <w:pStyle w:val="Thesisnormal"/>
      </w:pPr>
    </w:p>
    <w:p w14:paraId="0CBEE9A4" w14:textId="38E47BB6" w:rsidR="00190795" w:rsidRPr="000B056F" w:rsidRDefault="003D3C4F" w:rsidP="00C103A4">
      <w:pPr>
        <w:pStyle w:val="Thesisnormal"/>
      </w:pPr>
      <w:r>
        <w:t xml:space="preserve">Energy metabolism is a key fitness related trait that is </w:t>
      </w:r>
      <w:r w:rsidR="00C65E51">
        <w:t xml:space="preserve">both </w:t>
      </w:r>
      <w:r>
        <w:t xml:space="preserve">repeatable and highly labile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to undertake all biological processes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r w:rsidR="00190795">
        <w:t>A</w:t>
      </w:r>
      <w:r>
        <w:t xml:space="preserve">cross broad scales, </w:t>
      </w:r>
      <w:r w:rsidR="00190795">
        <w:t xml:space="preserve">metabolism </w:t>
      </w:r>
      <w:r w:rsidR="00B57797">
        <w:t>dictates</w:t>
      </w:r>
      <w:r w:rsidR="00190795">
        <w:t xml:space="preserve"> energy flow </w:t>
      </w:r>
      <w:r w:rsidR="00B57797">
        <w:t>which shapes</w:t>
      </w:r>
      <w:r>
        <w:t xml:space="preserve"> </w:t>
      </w:r>
      <w:r w:rsidR="00B57797">
        <w:t>complex</w:t>
      </w:r>
      <w:r>
        <w:t xml:space="preserve"> community structures </w:t>
      </w:r>
      <w:r w:rsidR="00B57797">
        <w:fldChar w:fldCharType="begin"/>
      </w:r>
      <w:r w:rsidR="00B57797">
        <w:instrText xml:space="preserve"> ADDIN ZOTERO_ITEM CSL_CITATION {"citationID":"8hv99U6b","properties":{"formattedCitation":"(Barneche &amp; Allen, 2018)","plainCitation":"(Barneche &amp; Allen, 2018)","noteIndex":0},"citationItems":[{"id":412,"uris":["http://zotero.org/users/1379426/items/JT8QSG64"],"uri":["http://zotero.org/users/1379426/items/JT8QSG64"],"itemData":{"id":412,"type":"article-journal","container-title":"Ecol Lett","DOI":"10.1111/ele.12947","issue":"6","language":"English","page":"836–844","title":"The energetics of fish growth and how it constrains food-web trophic structure","volume":"21","author":[{"family":"Barneche","given":"Diego R"},{"family":"Allen","given":"Andrew P"}],"issued":{"date-parts":[["2018",4]]}}}],"schema":"https://github.com/citation-style-language/schema/raw/master/csl-citation.json"} </w:instrText>
      </w:r>
      <w:r w:rsidR="00B57797">
        <w:fldChar w:fldCharType="separate"/>
      </w:r>
      <w:r w:rsidR="00B57797">
        <w:rPr>
          <w:noProof/>
        </w:rPr>
        <w:t>(Barneche &amp; Allen, 2018)</w:t>
      </w:r>
      <w:r w:rsidR="00B57797">
        <w:fldChar w:fldCharType="end"/>
      </w:r>
      <w:r>
        <w:t xml:space="preserve">. </w:t>
      </w:r>
      <w:r w:rsidR="009A2224">
        <w:t xml:space="preserve">At the individual level, metabolic rate determines energy expenditure which has important consequences on resource allocation and life history evolution </w:t>
      </w:r>
      <w:r w:rsidR="009A2224">
        <w:fldChar w:fldCharType="begin"/>
      </w:r>
      <w:r w:rsidR="009A2224">
        <w:instrText xml:space="preserve"> ADDIN ZOTERO_ITEM CSL_CITATION {"citationID":"0zjhqWcw","properties":{"formattedCitation":"(Biro &amp; Stamps, 2010; R\\uc0\\u233{}ale et al., 2010; Ricklefs &amp; Wikelski, 2002)","plainCitation":"(Biro &amp; Stamps, 2010; Réale et al., 2010; Ricklefs &amp; Wikelski, 2002)","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1826,"uris":["http://zotero.org/users/1379426/items/V8TNFKPA"],"uri":["http://zotero.org/users/1379426/items/V8TNFKPA"],"itemData":{"id":1826,"type":"article-journal","container-title":"Trends Ecol Evol","page":"1–7","title":"The physiology/life- history nexus","author":[{"family":"Ricklefs","given":"Robert E"},{"family":"Wikelski","given":"Martin"}],"issued":{"date-parts":[["2002",9]]}}}],"schema":"https://github.com/citation-style-language/schema/raw/master/csl-citation.json"} </w:instrText>
      </w:r>
      <w:r w:rsidR="009A2224">
        <w:fldChar w:fldCharType="separate"/>
      </w:r>
      <w:r w:rsidR="009A2224" w:rsidRPr="00B57797">
        <w:rPr>
          <w:rFonts w:cs="Times New Roman"/>
          <w:lang w:val="en-GB"/>
        </w:rPr>
        <w:t>(Biro &amp; Stamps, 2010; Réale et al., 2010; Ricklefs &amp; Wikelski, 2002)</w:t>
      </w:r>
      <w:r w:rsidR="009A2224">
        <w:fldChar w:fldCharType="end"/>
      </w:r>
      <w:r w:rsidR="009A2224">
        <w:t xml:space="preserve">. </w:t>
      </w:r>
      <w:r w:rsidR="00190795">
        <w:t xml:space="preserve">Metabolic rate is also strongly </w:t>
      </w:r>
      <w:r w:rsidR="000B056F">
        <w:t>linked</w:t>
      </w:r>
      <w:r w:rsidR="00190795">
        <w:t xml:space="preserve"> with other fitness components such as body size </w:t>
      </w:r>
      <w:r w:rsidR="00366E9F">
        <w:fldChar w:fldCharType="begin"/>
      </w:r>
      <w:r w:rsidR="00366E9F">
        <w:instrText xml:space="preserve"> ADDIN ZOTERO_ITEM CSL_CITATION {"citationID":"B3qTNCYc","properties":{"formattedCitation":"(Gillooly et al., 2001)","plainCitation":"(Gillooly et al., 2001)","noteIndex":0},"citationItems":[{"id":2172,"uris":["http://zotero.org/users/1379426/items/NQAYYNPW"],"uri":["http://zotero.org/users/1379426/items/NQAYYNPW"],"itemData":{"id":2172,"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ue":"5538","language":"English","note":"PMID: 11567137","page":"2248–2251","title":"Effects of Size and Temperature on Metabolic Rate","volume":"293","author":[{"family":"Gillooly","given":"James F"},{"family":"Brown","given":"James H"},{"family":"West","given":"Geoffrey B"},{"family":"Savage","given":"Van M."},{"family":"Charnov","given":"Eric L"}],"issued":{"date-parts":[["2001",9]]}}}],"schema":"https://github.com/citation-style-language/schema/raw/master/csl-citation.json"} </w:instrText>
      </w:r>
      <w:r w:rsidR="00366E9F">
        <w:fldChar w:fldCharType="separate"/>
      </w:r>
      <w:r w:rsidR="00366E9F">
        <w:rPr>
          <w:noProof/>
        </w:rPr>
        <w:t>(Gillooly et al., 2001)</w:t>
      </w:r>
      <w:r w:rsidR="00366E9F">
        <w:fldChar w:fldCharType="end"/>
      </w:r>
      <w:r w:rsidR="00190795">
        <w:t xml:space="preserve"> and reproductive </w:t>
      </w:r>
      <w:r w:rsidR="0040062C">
        <w:t>senescence</w:t>
      </w:r>
      <w:r w:rsidR="00190795">
        <w:t xml:space="preserve"> </w:t>
      </w:r>
      <w:r w:rsidR="00366E9F">
        <w:fldChar w:fldCharType="begin"/>
      </w:r>
      <w:r w:rsidR="0040062C">
        <w:instrText xml:space="preserve"> ADDIN ZOTERO_ITEM CSL_CITATION {"citationID":"omZbQQoe","properties":{"formattedCitation":"(Friesen et al., 2017)","plainCitation":"(Friesen et al., 2017)","noteIndex":0},"citationItems":[{"id":205,"uris":["http://zotero.org/users/1379426/items/BCW4LRJT"],"uri":["http://zotero.org/users/1379426/items/BCW4LRJT"],"itemData":{"id":205,"type":"article-journal","abstract":"© 2017 Wiley Periodicals, Inc. Polymorphism has fascinated biologists for over a century because morphs persist within populations through evolutionary time in spite of showing disparate behavioral and physiological phenotypes; any one morph should go to fixation with the slightest fitness advantage over the others. Surely there must be trade-offs that balance selection on them. The polychromatic morphs of the Australian painted dragon lizard, Ctenophorus pictus, are one such system. The male color morphs of painted dragons have different physiological and behavioral traits including reproductive tactics, hormone levels, and the rate of body condition loss through the reproductive season. Due to their differences in physiology and reproductive tactics, we tested the hypotheses that male morphs would differ in resting metabolic rates (RMRs) and that the morphs’ RMR would decline at different rates through the mating season. We found that bib-morphs (yellow gular patch) differ in RMR with bibbed (more aggressive) males having consistently higher RMR than non-bibbed males. Furthermore, we show that male dragons experience a decline in RMR as they age from reproductively active to inactive. We also found that the RMR of bibbed males has higher repeatability than non-bibbed males. Our results reinforce previous hypotheses about the morph-specific costs of bearing a gular patch in painted dragons.","container-title":"Journal of Experimental Zoology Part a-Ecological and Integrative Physiology","DOI":"10.1002/jez.2118","issue":"7","language":"English","page":"433–443","title":"Morph-specific metabolic rate and the timing of reproductive senescence in a color polymorphic dragon","volume":"327","author":[{"family":"Friesen","given":"Christopher R"},{"family":"Johansson","given":"Rasmus"},{"family":"Olsson","given":"Mats"}],"issued":{"date-parts":[["2017",8]]}}}],"schema":"https://github.com/citation-style-language/schema/raw/master/csl-citation.json"} </w:instrText>
      </w:r>
      <w:r w:rsidR="00366E9F">
        <w:fldChar w:fldCharType="separate"/>
      </w:r>
      <w:r w:rsidR="0040062C">
        <w:rPr>
          <w:noProof/>
        </w:rPr>
        <w:t>(Friesen et al., 2017)</w:t>
      </w:r>
      <w:r w:rsidR="00366E9F">
        <w:fldChar w:fldCharType="end"/>
      </w:r>
      <w:r w:rsidR="00C113FF">
        <w:t xml:space="preserve"> which </w:t>
      </w:r>
      <w:r w:rsidR="000B056F">
        <w:t>implies</w:t>
      </w:r>
      <w:r w:rsidR="00C113FF">
        <w:t xml:space="preserve"> that </w:t>
      </w:r>
      <w:r w:rsidR="00366E9F">
        <w:t xml:space="preserve">phenotypic </w:t>
      </w:r>
      <w:r w:rsidR="00190795">
        <w:t xml:space="preserve">changes in metabolic rate may </w:t>
      </w:r>
      <w:r w:rsidR="00366E9F">
        <w:t>compromise</w:t>
      </w:r>
      <w:r w:rsidR="00190795">
        <w:t xml:space="preserve"> fitness and survival</w:t>
      </w:r>
      <w:r w:rsidR="00366E9F">
        <w:t xml:space="preserve"> </w:t>
      </w:r>
      <w:r w:rsidR="00366E9F">
        <w:fldChar w:fldCharType="begin"/>
      </w:r>
      <w:r w:rsidR="0040062C">
        <w:instrText xml:space="preserve"> ADDIN ZOTERO_ITEM CSL_CITATION {"citationID":"rHCqT0gs","properties":{"formattedCitation":"(Burton et al., 2011; Pettersen et al., 2016)","plainCitation":"(Burton et al., 2011; Pettersen et al., 2016)","noteIndex":0},"citationItems":[{"id":1975,"uris":["http://zotero.org/users/1379426/items/KQPAAFAX"],"uri":["http://zotero.org/users/1379426/items/KQPAAFAX"],"itemData":{"id":1975,"type":"article-journal","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 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container-title":"Proceedings of the Royal Society of London B: Biological Sciences","DOI":"10.1098/rspb.2011.1778","issue":"1724","language":"English","note":"PMID: 21957133\nPMCID: PMC3189380","page":"3465–3473","title":"What causes intraspecific variation in resting metabolic rate and what are its ecological consequences?","volume":"278","author":[{"family":"Burton","given":"T"},{"family":"Killen","given":"S S"},{"family":"Armstrong","given":"J D"},{"family":"Metcalfe","given":"N B"}],"issued":{"date-parts":[["2011"]]}}},{"id":925,"uris":["http://zotero.org/users/1379426/items/HWCZALZG"],"uri":["http://zotero.org/users/1379426/items/HWCZALZG"],"itemData":{"id":925,"type":"article-journal","abstract":"Metabolic rate reflects the ‘pace of life’ in every organism. Metabolic rate is related to an organism's capacity for essential maintenance, growth and reproduction—all of which interact to affect fitness. Although thousands of measurements of metabolic rate have been made, the microevolutionary forces that shape metabolic rate remain poorly resolved. The relationship between metabolic rate and components of fitness are often inconsistent, possibly because these fitness components incompletely map to actual fitness and often negatively covary with each other. Here we measure metabolic rate across ontogeny and monitor its effects on actual fitness (lifetime reproductive output) for a marine bryozoan in the field. We also measure key components of fitness throughout the entire life history including growth rate, longevity and age at the onset of reproduction. We found that correlational selection favours individuals with higher metabolic rates in one stage and lower metabolic rates in the other—individuals with similar metabolic rates in each developmental stage displayed the lowest fitness. Furthermore, individuals with the lowest metabolic rates lived for longer and reproduced more, but they also grew more slowly and took longer to reproduce initially. That metabolic rate is related to the pace of the life history in nature has long been suggested by macroevolutionary patterns but this study reveals the microevolutionary processes that probably generated these patterns.","container-title":"Proceedings of the Royal Society of London B: Biological Sciences","DOI":"10.1098/rspb.2016.0323","issue":"1831","language":"English","page":"20160323","title":"Metabolic rate covaries with fitness and the pace of the life history in the field","volume":"283","author":[{"family":"Pettersen","given":"Amanda K"},{"family":"White","given":"Craig R"},{"family":"Marshall","given":"Dustin J"}],"issued":{"date-parts":[["2016",5]]}}}],"schema":"https://github.com/citation-style-language/schema/raw/master/csl-citation.json"} </w:instrText>
      </w:r>
      <w:r w:rsidR="00366E9F">
        <w:fldChar w:fldCharType="separate"/>
      </w:r>
      <w:r w:rsidR="0040062C">
        <w:rPr>
          <w:noProof/>
        </w:rPr>
        <w:t>(Burton et al., 2011; Pettersen et al., 2016)</w:t>
      </w:r>
      <w:r w:rsidR="00366E9F">
        <w:fldChar w:fldCharType="end"/>
      </w:r>
      <w:r w:rsidR="00190795">
        <w:t>.</w:t>
      </w:r>
      <w:r w:rsidR="00366E9F">
        <w:t xml:space="preserve"> </w:t>
      </w:r>
      <w:r w:rsidR="00C113FF">
        <w:t>As such, n</w:t>
      </w:r>
      <w:r w:rsidR="0040062C">
        <w:t>umerous studies</w:t>
      </w:r>
      <w:r w:rsidR="00190795">
        <w:t xml:space="preserve"> have </w:t>
      </w:r>
      <w:r w:rsidR="00C113FF">
        <w:t>investigated the influence of various</w:t>
      </w:r>
      <w:r w:rsidR="00190795">
        <w:t xml:space="preserve"> developmental </w:t>
      </w:r>
      <w:r w:rsidR="00C113FF">
        <w:t>cues</w:t>
      </w:r>
      <w:r w:rsidR="00190795">
        <w:t xml:space="preserve"> </w:t>
      </w:r>
      <w:r w:rsidR="0040062C">
        <w:t xml:space="preserve">such as temperature </w:t>
      </w:r>
      <w:r w:rsidR="0040062C">
        <w:fldChar w:fldCharType="begin"/>
      </w:r>
      <w:r w:rsidR="00C113FF">
        <w:instrText xml:space="preserve"> ADDIN ZOTERO_ITEM CSL_CITATION {"citationID":"9kLeD0aP","properties":{"formattedCitation":"(Gangloff et al., 2015; Noble et al., 2017)","plainCitation":"(Gangloff et al., 2015; Noble et al., 2017)","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rsidR="0040062C">
        <w:fldChar w:fldCharType="separate"/>
      </w:r>
      <w:r w:rsidR="00C113FF">
        <w:rPr>
          <w:noProof/>
        </w:rPr>
        <w:t>(Gangloff et al., 2015; Noble et al., 2017)</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nutri</w:t>
      </w:r>
      <w:r w:rsidR="00C113FF">
        <w:t xml:space="preserve">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40062C">
        <w:t xml:space="preserve">metabolic rate and </w:t>
      </w:r>
      <w:r w:rsidR="00C113FF">
        <w:t xml:space="preserve">in some instances, the impact </w:t>
      </w:r>
      <w:r w:rsidR="0040062C">
        <w:t xml:space="preserve">can </w:t>
      </w:r>
      <w:r w:rsidR="00C113FF">
        <w:t>be long lasting</w:t>
      </w:r>
      <w:r w:rsidR="0040062C">
        <w:t xml:space="preserve"> </w:t>
      </w:r>
      <w:r w:rsidR="000B056F">
        <w:t xml:space="preserve">on individuals </w:t>
      </w:r>
      <w:r w:rsidR="0040062C">
        <w:fldChar w:fldCharType="begin"/>
      </w:r>
      <w:r w:rsidR="0040062C">
        <w:instrText xml:space="preserve"> ADDIN ZOTERO_ITEM CSL_CITATION {"citationID":"Gw62j0BN","properties":{"formattedCitation":"(Noble et al., 2017)","plainCitation":"(Noble et al., 2017)","noteIndex":0},"citationItems":[{"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rsidR="0040062C">
        <w:fldChar w:fldCharType="separate"/>
      </w:r>
      <w:r w:rsidR="0040062C">
        <w:rPr>
          <w:noProof/>
        </w:rPr>
        <w:t>(Noble et al., 2017)</w:t>
      </w:r>
      <w:r w:rsidR="0040062C">
        <w:fldChar w:fldCharType="end"/>
      </w:r>
      <w:r w:rsidR="0040062C">
        <w:t>.</w:t>
      </w:r>
      <w:r w:rsidR="00190795">
        <w:t xml:space="preserve"> </w:t>
      </w:r>
      <w:r w:rsidR="00C307B9">
        <w:t xml:space="preserve">However, </w:t>
      </w:r>
      <w:r w:rsidR="000B056F">
        <w:t xml:space="preserve">in order to understand how animals adjust to both early and late life environments, we need to turn our focus to </w:t>
      </w:r>
      <w:r w:rsidR="000B056F">
        <w:t>understanding</w:t>
      </w:r>
      <w:r w:rsidR="000B056F">
        <w:t xml:space="preserve"> how </w:t>
      </w:r>
      <w:r w:rsidR="000B056F" w:rsidRPr="00C307B9">
        <w:rPr>
          <w:i/>
          <w:iCs/>
        </w:rPr>
        <w:t>plasticity</w:t>
      </w:r>
      <w:r w:rsidR="000B056F">
        <w:t xml:space="preserve"> </w:t>
      </w:r>
      <w:r w:rsidR="000B056F">
        <w:t>of metabolic rate</w:t>
      </w:r>
      <w:r w:rsidR="000B056F">
        <w:t xml:space="preserve"> is impacted.</w:t>
      </w:r>
    </w:p>
    <w:p w14:paraId="6AE7711F" w14:textId="4BEBA739" w:rsidR="00885D54" w:rsidRDefault="00885D54" w:rsidP="00F17EF8">
      <w:pPr>
        <w:pStyle w:val="Thesisnormal"/>
      </w:pPr>
    </w:p>
    <w:p w14:paraId="0A35C17E" w14:textId="434FEF33" w:rsidR="00037AFB" w:rsidRPr="00562E58" w:rsidRDefault="004179F6" w:rsidP="00562E58">
      <w:pPr>
        <w:pStyle w:val="Thesisnormal"/>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w:t>
      </w:r>
      <w:r w:rsidR="0079111E">
        <w:rPr>
          <w:rFonts w:eastAsia="Yu Mincho" w:cs="Times New Roman"/>
        </w:rPr>
        <w:t xml:space="preserve">phenotypic flexibility </w:t>
      </w:r>
      <w:r w:rsidR="00EF3815">
        <w:rPr>
          <w:rFonts w:eastAsia="Yu Mincho" w:cs="Times New Roman"/>
        </w:rPr>
        <w:t xml:space="preserve">to acute temperature chang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w:t>
      </w:r>
      <w:r w:rsidR="0079111E">
        <w:rPr>
          <w:rFonts w:eastAsia="Calibri" w:cs="Times New Roman"/>
          <w:lang w:val="en-GB"/>
        </w:rPr>
        <w:t>phenotypic variation of</w:t>
      </w:r>
      <w:r w:rsidR="00EF3815">
        <w:rPr>
          <w:rFonts w:eastAsia="Calibri" w:cs="Times New Roman"/>
          <w:lang w:val="en-GB"/>
        </w:rPr>
        <w:t xml:space="preserve"> metabolic rate at different temperatures</w:t>
      </w:r>
      <w:r w:rsidR="00B06BAF">
        <w:rPr>
          <w:rFonts w:eastAsia="Calibri" w:cs="Times New Roman"/>
          <w:lang w:val="en-GB"/>
        </w:rPr>
        <w:t>.</w:t>
      </w:r>
      <w:r w:rsidR="00B06BAF">
        <w:t>.</w:t>
      </w:r>
      <w:r w:rsidR="00562E58">
        <w:t xml:space="preserve"> </w:t>
      </w:r>
      <w:r w:rsidR="003C35DA">
        <w:rPr>
          <w:rFonts w:eastAsia="Calibri" w:cs="Times New Roman"/>
          <w:lang w:val="en-GB"/>
        </w:rPr>
        <w:t xml:space="preserve">Over </w:t>
      </w:r>
      <w:r w:rsidR="002A17E2">
        <w:rPr>
          <w:rFonts w:eastAsia="Calibri" w:cs="Times New Roman"/>
          <w:lang w:val="en-GB"/>
        </w:rPr>
        <w:t>three and a half</w:t>
      </w:r>
      <w:r w:rsidR="003C35DA">
        <w:rPr>
          <w:rFonts w:eastAsia="Calibri" w:cs="Times New Roman"/>
          <w:lang w:val="en-GB"/>
        </w:rPr>
        <w:t xml:space="preserve">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 xml:space="preserve">the </w:t>
      </w:r>
      <w:r w:rsidR="002E4C69">
        <w:rPr>
          <w:rFonts w:eastAsia="Calibri" w:cs="Times New Roman"/>
          <w:lang w:val="en-GB"/>
        </w:rPr>
        <w:t xml:space="preserve">overall </w:t>
      </w:r>
      <w:r w:rsidR="004F1138">
        <w:rPr>
          <w:rFonts w:eastAsia="Calibri" w:cs="Times New Roman"/>
          <w:lang w:val="en-GB"/>
        </w:rPr>
        <w:t xml:space="preserve">thermal reaction norm </w:t>
      </w:r>
      <w:r w:rsidR="004F1138">
        <w:rPr>
          <w:rFonts w:eastAsia="Calibri" w:cs="Times New Roman"/>
          <w:lang w:val="en-GB"/>
        </w:rPr>
        <w:lastRenderedPageBreak/>
        <w:t>of metabolic rate</w:t>
      </w:r>
      <w:r w:rsidR="007D6DCC">
        <w:rPr>
          <w:rFonts w:eastAsia="Calibri" w:cs="Times New Roman"/>
          <w:lang w:val="en-GB"/>
        </w:rPr>
        <w:t xml:space="preserve"> (elevation and slope);</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the </w:t>
      </w:r>
      <w:r w:rsidR="002E4C69">
        <w:rPr>
          <w:rFonts w:eastAsia="Calibri" w:cs="Times New Roman"/>
          <w:lang w:val="en-GB"/>
        </w:rPr>
        <w:t>repeatability of the slope of the reaction norm</w:t>
      </w:r>
      <w:r w:rsidR="003D3C4F">
        <w:rPr>
          <w:rFonts w:eastAsia="Calibri" w:cs="Times New Roman"/>
          <w:lang w:val="en-GB"/>
        </w:rPr>
        <w:t xml:space="preserve"> and (3</w:t>
      </w:r>
      <w:r w:rsidR="003D3C4F">
        <w:rPr>
          <w:rFonts w:eastAsia="Calibri" w:cs="Times New Roman"/>
          <w:lang w:val="en-GB"/>
        </w:rPr>
        <w:t>) temperature-specific repeatability</w:t>
      </w:r>
      <w:r w:rsidR="007D6DCC">
        <w:rPr>
          <w:rFonts w:eastAsia="Calibri" w:cs="Times New Roman"/>
          <w:lang w:val="en-GB"/>
        </w:rPr>
        <w:t xml:space="preserve">? </w:t>
      </w:r>
      <w:r w:rsidR="00125B6F">
        <w:rPr>
          <w:rFonts w:eastAsia="Calibri" w:cs="Times New Roman"/>
          <w:lang w:val="en-GB"/>
        </w:rPr>
        <w:t xml:space="preserve">We expect lizards that hatched from the hot developmental temperature </w:t>
      </w:r>
      <w:r w:rsidR="002E4C69">
        <w:rPr>
          <w:rFonts w:eastAsia="Calibri" w:cs="Times New Roman"/>
          <w:lang w:val="en-GB"/>
        </w:rPr>
        <w:t>would</w:t>
      </w:r>
      <w:r w:rsidR="00125B6F">
        <w:rPr>
          <w:rFonts w:eastAsia="Calibri" w:cs="Times New Roman"/>
          <w:lang w:val="en-GB"/>
        </w:rPr>
        <w:t xml:space="preserve"> have on average higher metabolic </w:t>
      </w:r>
      <w:r w:rsidR="009C2202">
        <w:rPr>
          <w:rFonts w:eastAsia="Calibri" w:cs="Times New Roman"/>
          <w:lang w:val="en-GB"/>
        </w:rPr>
        <w:t xml:space="preserve">rates and steeper reaction norms. </w:t>
      </w:r>
      <w:r w:rsidR="00125B6F">
        <w:rPr>
          <w:rFonts w:eastAsia="Calibri" w:cs="Times New Roman"/>
          <w:lang w:val="en-GB"/>
        </w:rPr>
        <w:t>Moreover, we expect increases in repeatability</w:t>
      </w:r>
      <w:r w:rsidR="009C2202">
        <w:rPr>
          <w:rFonts w:eastAsia="Calibri" w:cs="Times New Roman"/>
          <w:lang w:val="en-GB"/>
        </w:rPr>
        <w:t xml:space="preserve"> under high thermal stress for </w:t>
      </w:r>
      <w:r w:rsidR="003D3C4F">
        <w:rPr>
          <w:rFonts w:eastAsia="Calibri" w:cs="Times New Roman"/>
          <w:lang w:val="en-GB"/>
        </w:rPr>
        <w:t>average</w:t>
      </w:r>
      <w:r w:rsidR="009C2202">
        <w:rPr>
          <w:rFonts w:eastAsia="Calibri" w:cs="Times New Roman"/>
          <w:lang w:val="en-GB"/>
        </w:rPr>
        <w:t xml:space="preserve"> metabolic rate as well as the slope</w:t>
      </w:r>
      <w:r w:rsidR="00125B6F">
        <w:rPr>
          <w:rFonts w:eastAsia="Calibri" w:cs="Times New Roman"/>
          <w:lang w:val="en-GB"/>
        </w:rPr>
        <w:t>. Our experimental approach will provide 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cues</w:t>
      </w:r>
      <w:r w:rsidR="00BE5CF8">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D3C4F">
        <w:rPr>
          <w:rFonts w:eastAsia="Calibri" w:cs="Times New Roman"/>
          <w:lang w:val="en-GB"/>
        </w:rPr>
        <w:t>animals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temperature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4D79C7C9"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L. delicata</w:t>
      </w:r>
      <w:r w:rsidR="004179F6" w:rsidRPr="004179F6">
        <w:rPr>
          <w:rFonts w:eastAsia="Calibri" w:cs="Times New Roman"/>
          <w:lang w:val="en-GB"/>
        </w:rPr>
        <w:t xml:space="preserve"> (n</w:t>
      </w:r>
      <w:r w:rsidR="004179F6" w:rsidRPr="004179F6">
        <w:rPr>
          <w:rFonts w:eastAsia="Calibri" w:cs="Times New Roman"/>
          <w:vertAlign w:val="subscript"/>
          <w:lang w:val="en-GB"/>
        </w:rPr>
        <w:t>females</w:t>
      </w:r>
      <w:r w:rsidR="004179F6" w:rsidRPr="004179F6">
        <w:rPr>
          <w:rFonts w:eastAsia="Calibri" w:cs="Times New Roman"/>
          <w:lang w:val="en-GB"/>
        </w:rPr>
        <w:t xml:space="preserve"> = 144,  n</w:t>
      </w:r>
      <w:r w:rsidR="004179F6" w:rsidRPr="004179F6">
        <w:rPr>
          <w:rFonts w:eastAsia="Calibri" w:cs="Times New Roman"/>
          <w:vertAlign w:val="subscript"/>
          <w:lang w:val="en-GB"/>
        </w:rPr>
        <w:t>males</w:t>
      </w:r>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1"/>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1"/>
      <w:r w:rsidR="008A188E">
        <w:rPr>
          <w:rStyle w:val="CommentReference"/>
          <w:rFonts w:asciiTheme="minorHAnsi" w:hAnsiTheme="minorHAnsi"/>
          <w:lang w:val="en-US"/>
        </w:rPr>
        <w:commentReference w:id="1"/>
      </w:r>
      <w:r w:rsidRPr="004179F6">
        <w:rPr>
          <w:rFonts w:eastAsia="Calibri" w:cs="Times New Roman"/>
          <w:lang w:val="en-GB"/>
        </w:rPr>
        <w:t>We used two incubators to precisely control the temperature of eggs (LabWi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L. delicata</w:t>
      </w:r>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w:t>
      </w:r>
      <w:r w:rsidRPr="004179F6">
        <w:rPr>
          <w:rFonts w:eastAsia="Calibri" w:cs="Times New Roman"/>
          <w:lang w:val="en-GB"/>
        </w:rPr>
        <w:lastRenderedPageBreak/>
        <w:t xml:space="preserve">average, the incubation period for the ‘hot’ treatment was </w:t>
      </w:r>
      <w:r w:rsidRPr="008A188E">
        <w:rPr>
          <w:rFonts w:eastAsia="Calibri" w:cs="Times New Roman"/>
          <w:lang w:val="en-GB"/>
        </w:rPr>
        <w:t>29.36 days (SD = 2.17, range = 15 - 49) days and 48.48 days (SD = 4.18, range = 25 - 56) for the ‘cold’ treatment</w:t>
      </w:r>
      <w:commentRangeStart w:id="2"/>
      <w:r w:rsidR="008A188E" w:rsidRPr="008A188E">
        <w:rPr>
          <w:rFonts w:eastAsia="Calibri" w:cs="Times New Roman"/>
          <w:lang w:val="en-GB"/>
        </w:rPr>
        <w:t xml:space="preserve"> (Kar et al unpublished – Chapter 3).</w:t>
      </w:r>
      <w:commentRangeEnd w:id="2"/>
      <w:r w:rsidR="008A188E">
        <w:rPr>
          <w:rStyle w:val="CommentReference"/>
          <w:rFonts w:asciiTheme="minorHAnsi" w:hAnsiTheme="minorHAnsi"/>
          <w:lang w:val="en-US"/>
        </w:rPr>
        <w:commentReference w:id="2"/>
      </w:r>
    </w:p>
    <w:p w14:paraId="5F672059" w14:textId="1250E96D" w:rsidR="00037F1D" w:rsidRDefault="00037F1D" w:rsidP="009313D4">
      <w:pPr>
        <w:pStyle w:val="Thesisnormal"/>
      </w:pPr>
    </w:p>
    <w:p w14:paraId="66804BF3" w14:textId="5EF067F5"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r w:rsidR="009313D4" w:rsidRPr="009313D4">
        <w:rPr>
          <w:rFonts w:eastAsia="Yu Mincho" w:cs="Times New Roman"/>
        </w:rPr>
        <w:t>closed-system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Withers 1992; Mathot &amp; Dingemans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579EF254"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2E4C69">
        <w:rPr>
          <w:color w:val="000000" w:themeColor="text1"/>
        </w:rPr>
        <w:t xml:space="preserve">, 28ºC, 30ºC, 32ºC and 34ºC in a randomised order however, at each sampling session we purposely missed measurements at two random temperatures which were imputed during analysis.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Drierite. Output peaks were processed using the R package ‘metabR’ (</w:t>
      </w:r>
      <w:hyperlink r:id="rId11"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B656BD"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V</w:t>
      </w:r>
      <w:r w:rsidRPr="009313D4">
        <w:rPr>
          <w:rFonts w:eastAsia="Yu Mincho" w:cs="Times New Roman"/>
          <w:vertAlign w:val="subscript"/>
        </w:rPr>
        <w:t xml:space="preserve">chamber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V</w:t>
      </w:r>
      <w:r w:rsidRPr="009313D4">
        <w:rPr>
          <w:rFonts w:eastAsia="Yu Mincho" w:cs="Times New Roman"/>
          <w:vertAlign w:val="subscript"/>
        </w:rPr>
        <w:t>lizard</w:t>
      </w:r>
      <w:r w:rsidRPr="009313D4">
        <w:rPr>
          <w:rFonts w:eastAsia="Yu Mincho" w:cs="Times New Roman"/>
        </w:rPr>
        <w:t xml:space="preserve"> is the </w:t>
      </w:r>
      <w:r w:rsidRPr="009313D4">
        <w:rPr>
          <w:rFonts w:eastAsia="Yu Mincho" w:cs="Times New Roman"/>
        </w:rPr>
        <w:lastRenderedPageBreak/>
        <w:t xml:space="preserve">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67FC1D26"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r w:rsidR="00483ACE">
        <w:t>was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18333F">
        <w:t xml:space="preserve">4000 </w:t>
      </w:r>
      <w:r w:rsidR="00DE7706" w:rsidRPr="00471098">
        <w:t xml:space="preserve">iterations with a burn in </w:t>
      </w:r>
      <w:r w:rsidR="0018333F">
        <w:t>1500</w:t>
      </w:r>
      <w:r w:rsidR="00DE7706">
        <w:t>,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2098D482" w:rsidR="00EC7F0B" w:rsidRDefault="00705083" w:rsidP="004F02F9">
      <w:pPr>
        <w:pStyle w:val="BodyText"/>
        <w:ind w:firstLine="720"/>
      </w:pPr>
      <w:r>
        <w:t xml:space="preserve">A previous study with the same sampling design demonstrated that measurement error decreased with increasing temperature. As such, </w:t>
      </w:r>
      <w:r w:rsidR="00EC7F0B">
        <w:t>we wanted to</w:t>
      </w:r>
      <w:r>
        <w:t xml:space="preserve"> statistically</w:t>
      </w:r>
      <w:r w:rsidR="00EC7F0B">
        <w:t xml:space="preserve"> account for its measurement error </w:t>
      </w:r>
      <w:r>
        <w:t xml:space="preserve">as </w:t>
      </w:r>
      <w:r w:rsidR="00EC7F0B">
        <w:t>it may conflate repeatability and heritability estimates</w:t>
      </w:r>
      <w:r>
        <w:t xml:space="preserve"> </w:t>
      </w:r>
      <w:r>
        <w:fldChar w:fldCharType="begin"/>
      </w:r>
      <w:r>
        <w:instrText xml:space="preserve"> ADDIN ZOTERO_ITEM CSL_CITATION {"citationID":"Ft3EoaBy","properties":{"formattedCitation":"(Ponzi et al., 2018)","plainCitation":"(Ponzi et al., 2018)","noteIndex":0},"citationItems":[{"id":1446,"uris":["http://zotero.org/users/1379426/items/S479IT99"],"uri":["http://zotero.org/users/1379426/items/S479IT99"],"itemData":{"id":1446,"type":"article-journal","container-title":"Evolution","DOI":"10.1111/evo.13573","issue":"10","language":"English","page":"1992–2004","title":"Heritability, selection, and the response to selection in the presence of phenotypic measurement error: Effects, cures, and the role of repeated measurements","volume":"72","author":[{"family":"Ponzi","given":"Erica"},{"family":"Keller","given":"Lukas F"},{"family":"Bonnet","given":"Timothée"},{"family":"Muff","given":"Stefanie"}],"issued":{"date-parts":[["2018",8]]}}}],"schema":"https://github.com/citation-style-language/schema/raw/master/csl-citation.json"} </w:instrText>
      </w:r>
      <w:r>
        <w:fldChar w:fldCharType="separate"/>
      </w:r>
      <w:r>
        <w:rPr>
          <w:noProof/>
        </w:rPr>
        <w:t>(Ponzi et al., 2018)</w:t>
      </w:r>
      <w:r>
        <w:fldChar w:fldCharType="end"/>
      </w:r>
      <w:r w:rsidR="00EC7F0B">
        <w:t xml:space="preserve">.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19253409" w:rsidR="00AC0F4D" w:rsidRDefault="00A0549D" w:rsidP="004F02F9">
      <w:pPr>
        <w:pStyle w:val="BodyText"/>
        <w:ind w:firstLine="720"/>
      </w:pPr>
      <w:commentRangeStart w:id="3"/>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w:t>
      </w:r>
      <w:r w:rsidR="00360556">
        <w:t>attempted to use</w:t>
      </w:r>
      <w:r>
        <w:t xml:space="preserve"> model selection to determine the most appropriate random effects structure for our analysis. </w:t>
      </w:r>
      <w:r w:rsidR="00773921">
        <w:t xml:space="preserve">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commentRangeEnd w:id="3"/>
      <w:r w:rsidR="00CD4F6B">
        <w:rPr>
          <w:rStyle w:val="CommentReference"/>
          <w:rFonts w:asciiTheme="minorHAnsi" w:eastAsiaTheme="minorEastAsia" w:hAnsiTheme="minorHAnsi"/>
        </w:rPr>
        <w:commentReference w:id="3"/>
      </w:r>
    </w:p>
    <w:p w14:paraId="5A4AFD89" w14:textId="657BE77F"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w:t>
      </w:r>
      <w:r w:rsidRPr="00360556">
        <w:t>models</w:t>
      </w:r>
      <w:r w:rsidR="00EC5D25" w:rsidRPr="00360556">
        <w:t xml:space="preserve"> (Table S</w:t>
      </w:r>
      <w:r w:rsidR="00360556" w:rsidRPr="00360556">
        <w:t>1</w:t>
      </w:r>
      <w:r w:rsidR="00EC5D25" w:rsidRPr="00360556">
        <w:t>)</w:t>
      </w:r>
      <w:r w:rsidRPr="00360556">
        <w:t>.</w:t>
      </w:r>
      <w:r>
        <w:t xml:space="preserve"> </w:t>
      </w:r>
    </w:p>
    <w:p w14:paraId="3DAA6338" w14:textId="77777777" w:rsidR="00D92F02" w:rsidRDefault="002504B3" w:rsidP="00D92F02">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statistical power. </w:t>
      </w:r>
      <w:r w:rsidR="00DB5114">
        <w:t xml:space="preserve">We performed imputation during model fitting in all of analyses described below and also </w:t>
      </w:r>
      <w:r w:rsidR="00DB5114" w:rsidRPr="00294E1F">
        <w:t>performed the same analyses using complete case data which are presented in the ESM. Overall, conclusions match</w:t>
      </w:r>
      <w:r w:rsidR="00172D21" w:rsidRPr="00294E1F">
        <w:t>ed</w:t>
      </w:r>
      <w:r w:rsidR="00DB5114" w:rsidRPr="00294E1F">
        <w:t xml:space="preserve"> across imputation and complete case analyses and we therefore present the imputation analysis in the main text</w:t>
      </w:r>
    </w:p>
    <w:p w14:paraId="77615212" w14:textId="77777777" w:rsidR="00D92F02" w:rsidRDefault="00EC7F0B" w:rsidP="00D92F02">
      <w:pPr>
        <w:pStyle w:val="BodyText"/>
        <w:ind w:firstLine="720"/>
      </w:pPr>
      <w:r>
        <w:lastRenderedPageBreak/>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358D8922" w14:textId="56A8A13E" w:rsidR="00CA327F" w:rsidRDefault="00CA327F" w:rsidP="00CA327F">
      <w:pPr>
        <w:pStyle w:val="FirstParagraph"/>
        <w:ind w:firstLine="720"/>
      </w:pPr>
      <w:r>
        <w:t>Second, in order to estimate the repeatability of the slope of the reaction norm (</w:t>
      </w:r>
      <w:r w:rsidRPr="00950F65">
        <w:rPr>
          <w:i/>
          <w:iCs/>
        </w:rPr>
        <w:t>R</w:t>
      </w:r>
      <w:r w:rsidRPr="00950F65">
        <w:rPr>
          <w:i/>
          <w:iCs/>
          <w:vertAlign w:val="subscript"/>
        </w:rPr>
        <w:t>slope</w:t>
      </w:r>
      <w:r>
        <w:t xml:space="preserve">), we fitted separate models for each treatment group containing a nested random effect of individual identity and sampling session, hereafter referred to as series </w:t>
      </w:r>
      <w:r>
        <w:fldChar w:fldCharType="begin"/>
      </w:r>
      <w:r>
        <w:instrText xml:space="preserve"> ADDIN ZOTERO_ITEM CSL_CITATION {"citationID":"AHzWyneT","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 We fitted series in place of the random intercept of sampling session. Series groups together all the measurements from an individual at a given sampling session and allows partitioning variance that is attributed to within an individual</w:t>
      </w:r>
      <w:r w:rsidR="00E362B7">
        <w:t>,</w:t>
      </w:r>
      <w:r w:rsidR="007B2306">
        <w:t xml:space="preserve"> among sampling sessions</w:t>
      </w:r>
      <w:r>
        <w:t>. We fitted a random slope of temperature for series which allowed the model to estimate an ‘overall’ among sampling session slope. The repeatability of the slope is thus the proportion of variance in slopes explained among individual differences and is calculated as:</w:t>
      </w:r>
    </w:p>
    <w:p w14:paraId="11D2A30A" w14:textId="77777777" w:rsidR="00CA327F" w:rsidRDefault="00B656BD" w:rsidP="00CA327F">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58C56743" w14:textId="77777777" w:rsidR="00CA327F" w:rsidRDefault="00CA327F" w:rsidP="00CA327F">
      <w:pPr>
        <w:pStyle w:val="Thesisbodytext"/>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among sampling session within individual variance in the temperature slope </w:t>
      </w:r>
    </w:p>
    <w:p w14:paraId="2B1A0415" w14:textId="44AE90CF" w:rsidR="00CC441F" w:rsidRDefault="00CA327F" w:rsidP="00D92F02">
      <w:pPr>
        <w:pStyle w:val="BodyText"/>
        <w:ind w:firstLine="720"/>
      </w:pPr>
      <w:r>
        <w:t>Lastly</w:t>
      </w:r>
      <w:r w:rsidR="00D92F02">
        <w:t>, w</w:t>
      </w:r>
      <w:r w:rsidR="00EF6C0A">
        <w:t>e ran separate models for each treatment group t</w:t>
      </w:r>
      <w:r w:rsidR="006C3070">
        <w:t>o test</w:t>
      </w:r>
      <w:r w:rsidR="00EF6C0A">
        <w:t xml:space="preserve"> </w:t>
      </w:r>
      <w:r w:rsidR="004D610A">
        <w:t xml:space="preserve">whether </w:t>
      </w:r>
      <w:r w:rsidR="00EF6C0A">
        <w:t xml:space="preserve">developmental temperature may have impacted temperature-specific repeatability of </w:t>
      </w:r>
      <w:ins w:id="4" w:author="fonti.kar@gmail.com" w:date="2020-09-22T15:51:00Z">
        <w:r w:rsidR="001738AC">
          <w:t xml:space="preserve">average </w:t>
        </w:r>
      </w:ins>
      <w:r w:rsidR="00EF6C0A">
        <w:t>metabolic rate. Each model had MR as the response and temperature, body mass and age as fixed effects</w:t>
      </w:r>
      <w:r w:rsidR="00FF60F6">
        <w:t xml:space="preserve"> and the random effects structure described above. </w:t>
      </w:r>
      <w:r w:rsidR="006F1909">
        <w:t>W</w:t>
      </w:r>
      <w:r w:rsidR="00AC6407">
        <w:t xml:space="preserve">e first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A75108">
        <w:fldChar w:fldCharType="begin"/>
      </w:r>
      <w:r w:rsidR="00301550">
        <w:instrText xml:space="preserve"> ADDIN ZOTERO_ITEM CSL_CITATION {"citationID":"L9f9meb2","properties":{"formattedCitation":"(n.d., in review)","plainCitation":"(n.d., in review)","dontUpdate":true,"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B656BD" w:rsidP="006F1909">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6F1909">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B656BD" w:rsidP="006F1909">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5C47E8D0" w:rsidR="00D92F02" w:rsidRDefault="006F1909" w:rsidP="00D92F02">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6FD1C663" w14:textId="2F8C3CF0" w:rsidR="00B178E1" w:rsidRDefault="00B178E1" w:rsidP="0018333F">
      <w:pPr>
        <w:pStyle w:val="Thesissectionheading"/>
      </w:pPr>
      <w:r>
        <w:t>Results</w:t>
      </w:r>
    </w:p>
    <w:p w14:paraId="3126930B" w14:textId="320A9A41" w:rsidR="00332816" w:rsidRDefault="00FB1BF2" w:rsidP="00CA12E0">
      <w:r>
        <w:rPr>
          <w:noProof/>
        </w:rPr>
        <w:lastRenderedPageBreak/>
        <w:drawing>
          <wp:anchor distT="0" distB="0" distL="114300" distR="114300" simplePos="0" relativeHeight="251658240" behindDoc="0" locked="0" layoutInCell="1" allowOverlap="1" wp14:anchorId="32CD34A7" wp14:editId="5CAD9248">
            <wp:simplePos x="0" y="0"/>
            <wp:positionH relativeFrom="column">
              <wp:posOffset>343189</wp:posOffset>
            </wp:positionH>
            <wp:positionV relativeFrom="paragraph">
              <wp:posOffset>239972</wp:posOffset>
            </wp:positionV>
            <wp:extent cx="4687570" cy="3518535"/>
            <wp:effectExtent l="0" t="0" r="0"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5-1.png"/>
                    <pic:cNvPicPr>
                      <a:picLocks noChangeAspect="1" noChangeArrowheads="1"/>
                    </pic:cNvPicPr>
                  </pic:nvPicPr>
                  <pic:blipFill>
                    <a:blip r:embed="rId12"/>
                    <a:stretch>
                      <a:fillRect/>
                    </a:stretch>
                  </pic:blipFill>
                  <pic:spPr bwMode="auto">
                    <a:xfrm>
                      <a:off x="0" y="0"/>
                      <a:ext cx="4687570" cy="35185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CA64C63" w14:textId="110C85C1" w:rsidR="009B6E64" w:rsidRDefault="009B6E64" w:rsidP="009B6E64">
      <w:commentRangeStart w:id="5"/>
      <w:r w:rsidRPr="00332816">
        <w:rPr>
          <w:b/>
          <w:bCs/>
        </w:rPr>
        <w:t>Figure 1.</w:t>
      </w:r>
      <w:r>
        <w:rPr>
          <w:b/>
          <w:bCs/>
        </w:rPr>
        <w:t xml:space="preserve"> </w:t>
      </w:r>
      <w:commentRangeEnd w:id="5"/>
      <w:r w:rsidR="00315F52">
        <w:rPr>
          <w:rStyle w:val="CommentReference"/>
          <w:rFonts w:asciiTheme="minorHAnsi" w:hAnsiTheme="minorHAnsi"/>
          <w:lang w:val="en-US"/>
        </w:rPr>
        <w:commentReference w:id="5"/>
      </w:r>
      <w:r w:rsidR="007A0985">
        <w:t>Predicted</w:t>
      </w:r>
      <w:r w:rsidRPr="00F405CD">
        <w:t xml:space="preserve"> </w:t>
      </w:r>
      <w:r>
        <w:t>thermal reaction norms of metabolic rate for the ‘cold’ developmental temperature group (thick blue line</w:t>
      </w:r>
      <w:r w:rsidR="008D6504">
        <w:t>, n = 26</w:t>
      </w:r>
      <w:r>
        <w:t>) and the ‘hot’ developmental temperature group (thick red line</w:t>
      </w:r>
      <w:r w:rsidR="008D6504">
        <w:t>, n = 25</w:t>
      </w:r>
      <w:r>
        <w:t>).</w:t>
      </w:r>
      <w:r w:rsidR="007A0985">
        <w:t xml:space="preserve"> Predictions were made from an imputation </w:t>
      </w:r>
      <w:r w:rsidR="008552FD">
        <w:t>model</w:t>
      </w:r>
      <w:r w:rsidR="007A0985">
        <w:t>.</w:t>
      </w:r>
      <w:r>
        <w:t xml:space="preserve"> There were no significant difference among treatment in the elevation or slope of the reaction norm (see Table 2). Thin lines present individual reaction norms for a subset of 10 individuals from each treatment. Grey points represents model predictions for individual’s mean log metabolic rate. Each panel represents a distinct sampling sessions to illustrate the consistency of individual reaction norms. Note that a slight ‘jitter’ was added to each treatment’s reaction norms to highlight the presence of two reaction norms.</w:t>
      </w:r>
    </w:p>
    <w:p w14:paraId="61CD2D3C" w14:textId="048039D4" w:rsidR="00FB1BF2" w:rsidRDefault="00FB1BF2" w:rsidP="009B6E64"/>
    <w:p w14:paraId="4F519B81" w14:textId="77777777" w:rsidR="00FB1BF2" w:rsidRPr="003543A7" w:rsidRDefault="00FB1BF2" w:rsidP="00FB1BF2">
      <w:r>
        <w:t xml:space="preserve">Overall, we found no evidence to suggest that elevation or the slope of the thermal reaction norms of metabolic rate differed between developmental temperatures (Fig. 1, Table 1, Table S2). Both temperature and body mass had positive effects on metabolic rate. </w:t>
      </w:r>
      <w:r w:rsidRPr="00CA12E0">
        <w:t>Model</w:t>
      </w:r>
      <w:r>
        <w:t xml:space="preserve"> coefficients for the main effect model is presented in Table S3-4</w:t>
      </w:r>
    </w:p>
    <w:p w14:paraId="1D717A02" w14:textId="4C6E067E" w:rsidR="000C4CF8" w:rsidRDefault="000C4CF8" w:rsidP="00C721D6">
      <w:pPr>
        <w:rPr>
          <w:rFonts w:cs="Times New Roman"/>
        </w:rPr>
      </w:pPr>
    </w:p>
    <w:p w14:paraId="48A62F95" w14:textId="4682C5EF" w:rsidR="000C4CF8" w:rsidRDefault="000C4CF8" w:rsidP="000C4CF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of </w:t>
      </w:r>
      <w:r w:rsidRPr="00A55CED">
        <w:rPr>
          <w:rFonts w:cs="Times New Roman"/>
        </w:rPr>
        <w:t xml:space="preserve"> n = 6000</w:t>
      </w:r>
      <w:r>
        <w:rPr>
          <w:rFonts w:cs="Times New Roman"/>
        </w:rPr>
        <w:t xml:space="preserve">. The intercept is the cold developmental temperature. Note that the imputation model also estimates an intercept and residual variance for mass as it was also missing data. Mass and MR was log transformed and Age was z-transformed. </w:t>
      </w:r>
      <w:r w:rsidR="00653858">
        <w:rPr>
          <w:rFonts w:cs="Times New Roman"/>
        </w:rPr>
        <w:t>Bolded estimates are significantly different from zero. Values with * indicate very small values that are still greater than zero.</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70"/>
        <w:gridCol w:w="1573"/>
        <w:gridCol w:w="1573"/>
        <w:gridCol w:w="1398"/>
      </w:tblGrid>
      <w:tr w:rsidR="000C4CF8" w14:paraId="47023E64" w14:textId="77777777" w:rsidTr="00163BDF">
        <w:tc>
          <w:tcPr>
            <w:tcW w:w="0" w:type="auto"/>
            <w:tcBorders>
              <w:bottom w:val="single" w:sz="0" w:space="0" w:color="auto"/>
            </w:tcBorders>
            <w:vAlign w:val="bottom"/>
          </w:tcPr>
          <w:p w14:paraId="7A81750C" w14:textId="77777777" w:rsidR="000C4CF8" w:rsidRDefault="000C4CF8" w:rsidP="00163BDF">
            <w:pPr>
              <w:pStyle w:val="Compact"/>
            </w:pPr>
            <w:r>
              <w:t>Parameter</w:t>
            </w:r>
          </w:p>
        </w:tc>
        <w:tc>
          <w:tcPr>
            <w:tcW w:w="0" w:type="auto"/>
            <w:tcBorders>
              <w:bottom w:val="single" w:sz="0" w:space="0" w:color="auto"/>
            </w:tcBorders>
            <w:vAlign w:val="bottom"/>
          </w:tcPr>
          <w:p w14:paraId="5374555A" w14:textId="77777777" w:rsidR="000C4CF8" w:rsidRDefault="000C4CF8" w:rsidP="00163BDF">
            <w:pPr>
              <w:pStyle w:val="Compact"/>
              <w:jc w:val="center"/>
            </w:pPr>
            <w:r>
              <w:t>Estimate</w:t>
            </w:r>
          </w:p>
        </w:tc>
        <w:tc>
          <w:tcPr>
            <w:tcW w:w="0" w:type="auto"/>
            <w:tcBorders>
              <w:bottom w:val="single" w:sz="0" w:space="0" w:color="auto"/>
            </w:tcBorders>
            <w:vAlign w:val="bottom"/>
          </w:tcPr>
          <w:p w14:paraId="30FB519C" w14:textId="749724E4" w:rsidR="000C4CF8" w:rsidRDefault="00AF5DF0" w:rsidP="00163BDF">
            <w:pPr>
              <w:pStyle w:val="Compact"/>
              <w:jc w:val="center"/>
            </w:pPr>
            <w:r>
              <w:t>Lower</w:t>
            </w:r>
          </w:p>
        </w:tc>
        <w:tc>
          <w:tcPr>
            <w:tcW w:w="0" w:type="auto"/>
            <w:tcBorders>
              <w:bottom w:val="single" w:sz="0" w:space="0" w:color="auto"/>
            </w:tcBorders>
            <w:vAlign w:val="bottom"/>
          </w:tcPr>
          <w:p w14:paraId="3476A770" w14:textId="4BF5A10C" w:rsidR="000C4CF8" w:rsidRDefault="00AF5DF0" w:rsidP="00163BDF">
            <w:pPr>
              <w:pStyle w:val="Compact"/>
              <w:jc w:val="center"/>
            </w:pPr>
            <w:r>
              <w:t>Upper</w:t>
            </w:r>
          </w:p>
        </w:tc>
      </w:tr>
      <w:tr w:rsidR="000C4CF8" w14:paraId="237E13E3" w14:textId="77777777" w:rsidTr="00163BDF">
        <w:tc>
          <w:tcPr>
            <w:tcW w:w="0" w:type="auto"/>
          </w:tcPr>
          <w:p w14:paraId="3C205FD7" w14:textId="09EC6986" w:rsidR="000C4CF8" w:rsidRDefault="000C4CF8" w:rsidP="00163BDF">
            <w:pPr>
              <w:pStyle w:val="Compact"/>
            </w:pPr>
            <w:r>
              <w:t>Intercept MR</w:t>
            </w:r>
          </w:p>
        </w:tc>
        <w:tc>
          <w:tcPr>
            <w:tcW w:w="0" w:type="auto"/>
          </w:tcPr>
          <w:p w14:paraId="410988F5" w14:textId="77777777" w:rsidR="000C4CF8" w:rsidRPr="00F17F16" w:rsidRDefault="000C4CF8" w:rsidP="00163BDF">
            <w:pPr>
              <w:pStyle w:val="Compact"/>
              <w:jc w:val="center"/>
              <w:rPr>
                <w:b/>
                <w:bCs/>
              </w:rPr>
            </w:pPr>
            <w:r w:rsidRPr="00F17F16">
              <w:rPr>
                <w:b/>
                <w:bCs/>
              </w:rPr>
              <w:t>-7.618</w:t>
            </w:r>
          </w:p>
        </w:tc>
        <w:tc>
          <w:tcPr>
            <w:tcW w:w="0" w:type="auto"/>
          </w:tcPr>
          <w:p w14:paraId="25D7EE48" w14:textId="77777777" w:rsidR="000C4CF8" w:rsidRPr="00F17F16" w:rsidRDefault="000C4CF8" w:rsidP="00163BDF">
            <w:pPr>
              <w:pStyle w:val="Compact"/>
              <w:jc w:val="center"/>
              <w:rPr>
                <w:b/>
                <w:bCs/>
              </w:rPr>
            </w:pPr>
            <w:r w:rsidRPr="00F17F16">
              <w:rPr>
                <w:b/>
                <w:bCs/>
              </w:rPr>
              <w:t>-7.84</w:t>
            </w:r>
          </w:p>
        </w:tc>
        <w:tc>
          <w:tcPr>
            <w:tcW w:w="0" w:type="auto"/>
          </w:tcPr>
          <w:p w14:paraId="67DCFA60" w14:textId="77777777" w:rsidR="000C4CF8" w:rsidRPr="00F17F16" w:rsidRDefault="000C4CF8" w:rsidP="00163BDF">
            <w:pPr>
              <w:pStyle w:val="Compact"/>
              <w:jc w:val="center"/>
              <w:rPr>
                <w:b/>
                <w:bCs/>
              </w:rPr>
            </w:pPr>
            <w:r w:rsidRPr="00F17F16">
              <w:rPr>
                <w:b/>
                <w:bCs/>
              </w:rPr>
              <w:t>-7.397</w:t>
            </w:r>
          </w:p>
        </w:tc>
      </w:tr>
      <w:tr w:rsidR="000C4CF8" w14:paraId="46D000F8" w14:textId="77777777" w:rsidTr="00163BDF">
        <w:tc>
          <w:tcPr>
            <w:tcW w:w="0" w:type="auto"/>
          </w:tcPr>
          <w:p w14:paraId="36CDAB3B" w14:textId="4CAA77B2" w:rsidR="000C4CF8" w:rsidRDefault="000C4CF8" w:rsidP="00163BDF">
            <w:pPr>
              <w:pStyle w:val="Compact"/>
            </w:pPr>
            <w:r>
              <w:t>Intercept Mass</w:t>
            </w:r>
          </w:p>
        </w:tc>
        <w:tc>
          <w:tcPr>
            <w:tcW w:w="0" w:type="auto"/>
          </w:tcPr>
          <w:p w14:paraId="0B2EC004" w14:textId="77777777" w:rsidR="000C4CF8" w:rsidRPr="00F17F16" w:rsidRDefault="000C4CF8" w:rsidP="00163BDF">
            <w:pPr>
              <w:pStyle w:val="Compact"/>
              <w:jc w:val="center"/>
              <w:rPr>
                <w:b/>
                <w:bCs/>
              </w:rPr>
            </w:pPr>
            <w:r w:rsidRPr="00F17F16">
              <w:rPr>
                <w:b/>
                <w:bCs/>
              </w:rPr>
              <w:t>-1.442</w:t>
            </w:r>
          </w:p>
        </w:tc>
        <w:tc>
          <w:tcPr>
            <w:tcW w:w="0" w:type="auto"/>
          </w:tcPr>
          <w:p w14:paraId="1B891B2B" w14:textId="77777777" w:rsidR="000C4CF8" w:rsidRPr="00F17F16" w:rsidRDefault="000C4CF8" w:rsidP="00163BDF">
            <w:pPr>
              <w:pStyle w:val="Compact"/>
              <w:jc w:val="center"/>
              <w:rPr>
                <w:b/>
                <w:bCs/>
              </w:rPr>
            </w:pPr>
            <w:r w:rsidRPr="00F17F16">
              <w:rPr>
                <w:b/>
                <w:bCs/>
              </w:rPr>
              <w:t>-1.449</w:t>
            </w:r>
          </w:p>
        </w:tc>
        <w:tc>
          <w:tcPr>
            <w:tcW w:w="0" w:type="auto"/>
          </w:tcPr>
          <w:p w14:paraId="75E3FF8F" w14:textId="77777777" w:rsidR="000C4CF8" w:rsidRPr="00F17F16" w:rsidRDefault="000C4CF8" w:rsidP="00163BDF">
            <w:pPr>
              <w:pStyle w:val="Compact"/>
              <w:jc w:val="center"/>
              <w:rPr>
                <w:b/>
                <w:bCs/>
              </w:rPr>
            </w:pPr>
            <w:r w:rsidRPr="00F17F16">
              <w:rPr>
                <w:b/>
                <w:bCs/>
              </w:rPr>
              <w:t>-1.436</w:t>
            </w:r>
          </w:p>
        </w:tc>
      </w:tr>
      <w:tr w:rsidR="000C4CF8" w14:paraId="386EDDB0" w14:textId="77777777" w:rsidTr="00163BDF">
        <w:tc>
          <w:tcPr>
            <w:tcW w:w="0" w:type="auto"/>
          </w:tcPr>
          <w:p w14:paraId="34C1F2DA" w14:textId="44CA39EA" w:rsidR="000C4CF8" w:rsidRDefault="000C4CF8" w:rsidP="00163BDF">
            <w:pPr>
              <w:pStyle w:val="Compact"/>
            </w:pPr>
            <w:r>
              <w:t>Treatment 29</w:t>
            </w:r>
          </w:p>
        </w:tc>
        <w:tc>
          <w:tcPr>
            <w:tcW w:w="0" w:type="auto"/>
          </w:tcPr>
          <w:p w14:paraId="0F8E56FC" w14:textId="77777777" w:rsidR="000C4CF8" w:rsidRDefault="000C4CF8" w:rsidP="00163BDF">
            <w:pPr>
              <w:pStyle w:val="Compact"/>
              <w:jc w:val="center"/>
            </w:pPr>
            <w:r>
              <w:t>0.135</w:t>
            </w:r>
          </w:p>
        </w:tc>
        <w:tc>
          <w:tcPr>
            <w:tcW w:w="0" w:type="auto"/>
          </w:tcPr>
          <w:p w14:paraId="62ABC774" w14:textId="77777777" w:rsidR="000C4CF8" w:rsidRDefault="000C4CF8" w:rsidP="00163BDF">
            <w:pPr>
              <w:pStyle w:val="Compact"/>
              <w:jc w:val="center"/>
            </w:pPr>
            <w:r>
              <w:t>-0.069</w:t>
            </w:r>
          </w:p>
        </w:tc>
        <w:tc>
          <w:tcPr>
            <w:tcW w:w="0" w:type="auto"/>
          </w:tcPr>
          <w:p w14:paraId="730F9909" w14:textId="77777777" w:rsidR="000C4CF8" w:rsidRDefault="000C4CF8" w:rsidP="00163BDF">
            <w:pPr>
              <w:pStyle w:val="Compact"/>
              <w:jc w:val="center"/>
            </w:pPr>
            <w:r>
              <w:t>0.344</w:t>
            </w:r>
          </w:p>
        </w:tc>
      </w:tr>
      <w:tr w:rsidR="000C4CF8" w14:paraId="0F93E35B" w14:textId="77777777" w:rsidTr="00163BDF">
        <w:tc>
          <w:tcPr>
            <w:tcW w:w="0" w:type="auto"/>
          </w:tcPr>
          <w:p w14:paraId="103B86AD" w14:textId="17022F6B" w:rsidR="000C4CF8" w:rsidRDefault="000C4CF8" w:rsidP="00163BDF">
            <w:pPr>
              <w:pStyle w:val="Compact"/>
            </w:pPr>
            <w:r>
              <w:lastRenderedPageBreak/>
              <w:t>Temperature</w:t>
            </w:r>
          </w:p>
        </w:tc>
        <w:tc>
          <w:tcPr>
            <w:tcW w:w="0" w:type="auto"/>
          </w:tcPr>
          <w:p w14:paraId="56AA573D" w14:textId="77777777" w:rsidR="000C4CF8" w:rsidRPr="00F17F16" w:rsidRDefault="000C4CF8" w:rsidP="00163BDF">
            <w:pPr>
              <w:pStyle w:val="Compact"/>
              <w:jc w:val="center"/>
              <w:rPr>
                <w:b/>
                <w:bCs/>
              </w:rPr>
            </w:pPr>
            <w:r w:rsidRPr="00F17F16">
              <w:rPr>
                <w:b/>
                <w:bCs/>
              </w:rPr>
              <w:t>0.077</w:t>
            </w:r>
          </w:p>
        </w:tc>
        <w:tc>
          <w:tcPr>
            <w:tcW w:w="0" w:type="auto"/>
          </w:tcPr>
          <w:p w14:paraId="5FE1A86F" w14:textId="77777777" w:rsidR="000C4CF8" w:rsidRPr="00F17F16" w:rsidRDefault="000C4CF8" w:rsidP="00163BDF">
            <w:pPr>
              <w:pStyle w:val="Compact"/>
              <w:jc w:val="center"/>
              <w:rPr>
                <w:b/>
                <w:bCs/>
              </w:rPr>
            </w:pPr>
            <w:r w:rsidRPr="00F17F16">
              <w:rPr>
                <w:b/>
                <w:bCs/>
              </w:rPr>
              <w:t>0.072</w:t>
            </w:r>
          </w:p>
        </w:tc>
        <w:tc>
          <w:tcPr>
            <w:tcW w:w="0" w:type="auto"/>
          </w:tcPr>
          <w:p w14:paraId="6F078C07" w14:textId="77777777" w:rsidR="000C4CF8" w:rsidRPr="00F17F16" w:rsidRDefault="000C4CF8" w:rsidP="00163BDF">
            <w:pPr>
              <w:pStyle w:val="Compact"/>
              <w:jc w:val="center"/>
              <w:rPr>
                <w:b/>
                <w:bCs/>
              </w:rPr>
            </w:pPr>
            <w:r w:rsidRPr="00F17F16">
              <w:rPr>
                <w:b/>
                <w:bCs/>
              </w:rPr>
              <w:t>0.081</w:t>
            </w:r>
          </w:p>
        </w:tc>
      </w:tr>
      <w:tr w:rsidR="000C4CF8" w14:paraId="42E6B7EF" w14:textId="77777777" w:rsidTr="00163BDF">
        <w:tc>
          <w:tcPr>
            <w:tcW w:w="0" w:type="auto"/>
          </w:tcPr>
          <w:p w14:paraId="3785C272" w14:textId="369256F1" w:rsidR="000C4CF8" w:rsidRDefault="000C4CF8" w:rsidP="00163BDF">
            <w:pPr>
              <w:pStyle w:val="Compact"/>
            </w:pPr>
            <w:r>
              <w:t>Age</w:t>
            </w:r>
          </w:p>
        </w:tc>
        <w:tc>
          <w:tcPr>
            <w:tcW w:w="0" w:type="auto"/>
          </w:tcPr>
          <w:p w14:paraId="21816595" w14:textId="77777777" w:rsidR="000C4CF8" w:rsidRDefault="000C4CF8" w:rsidP="00163BDF">
            <w:pPr>
              <w:pStyle w:val="Compact"/>
              <w:jc w:val="center"/>
            </w:pPr>
            <w:r>
              <w:t>-0.035</w:t>
            </w:r>
          </w:p>
        </w:tc>
        <w:tc>
          <w:tcPr>
            <w:tcW w:w="0" w:type="auto"/>
          </w:tcPr>
          <w:p w14:paraId="7C22DA9E" w14:textId="77777777" w:rsidR="000C4CF8" w:rsidRDefault="000C4CF8" w:rsidP="00163BDF">
            <w:pPr>
              <w:pStyle w:val="Compact"/>
              <w:jc w:val="center"/>
            </w:pPr>
            <w:r>
              <w:t>-0.078</w:t>
            </w:r>
          </w:p>
        </w:tc>
        <w:tc>
          <w:tcPr>
            <w:tcW w:w="0" w:type="auto"/>
          </w:tcPr>
          <w:p w14:paraId="6029E944" w14:textId="77777777" w:rsidR="000C4CF8" w:rsidRDefault="000C4CF8" w:rsidP="00163BDF">
            <w:pPr>
              <w:pStyle w:val="Compact"/>
              <w:jc w:val="center"/>
            </w:pPr>
            <w:r>
              <w:t>0.009</w:t>
            </w:r>
          </w:p>
        </w:tc>
      </w:tr>
      <w:tr w:rsidR="000C4CF8" w14:paraId="7E0DD235" w14:textId="77777777" w:rsidTr="00163BDF">
        <w:tc>
          <w:tcPr>
            <w:tcW w:w="0" w:type="auto"/>
          </w:tcPr>
          <w:p w14:paraId="282B2AAF" w14:textId="34691A10" w:rsidR="000C4CF8" w:rsidRDefault="000C4CF8" w:rsidP="00163BDF">
            <w:pPr>
              <w:pStyle w:val="Compact"/>
            </w:pPr>
            <w:r>
              <w:t>Treatment</w:t>
            </w:r>
            <w:r w:rsidR="00C16188">
              <w:t xml:space="preserve"> 29</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163BDF">
            <w:pPr>
              <w:pStyle w:val="Compact"/>
              <w:jc w:val="center"/>
            </w:pPr>
            <w:r>
              <w:t>-0.005</w:t>
            </w:r>
          </w:p>
        </w:tc>
        <w:tc>
          <w:tcPr>
            <w:tcW w:w="0" w:type="auto"/>
          </w:tcPr>
          <w:p w14:paraId="02C75807" w14:textId="77777777" w:rsidR="000C4CF8" w:rsidRDefault="000C4CF8" w:rsidP="00163BDF">
            <w:pPr>
              <w:pStyle w:val="Compact"/>
              <w:jc w:val="center"/>
            </w:pPr>
            <w:r>
              <w:t>-0.011</w:t>
            </w:r>
          </w:p>
        </w:tc>
        <w:tc>
          <w:tcPr>
            <w:tcW w:w="0" w:type="auto"/>
          </w:tcPr>
          <w:p w14:paraId="3488C582" w14:textId="77777777" w:rsidR="000C4CF8" w:rsidRDefault="000C4CF8" w:rsidP="00163BDF">
            <w:pPr>
              <w:pStyle w:val="Compact"/>
              <w:jc w:val="center"/>
            </w:pPr>
            <w:r>
              <w:t>0.002</w:t>
            </w:r>
          </w:p>
        </w:tc>
      </w:tr>
      <w:tr w:rsidR="000C4CF8" w14:paraId="6509DCB5" w14:textId="77777777" w:rsidTr="00163BDF">
        <w:tc>
          <w:tcPr>
            <w:tcW w:w="0" w:type="auto"/>
          </w:tcPr>
          <w:p w14:paraId="7346451F" w14:textId="2667C6B6" w:rsidR="000C4CF8" w:rsidRDefault="00653858" w:rsidP="00163BDF">
            <w:pPr>
              <w:pStyle w:val="Compact"/>
            </w:pPr>
            <w:r>
              <w:t>Mass</w:t>
            </w:r>
          </w:p>
        </w:tc>
        <w:tc>
          <w:tcPr>
            <w:tcW w:w="0" w:type="auto"/>
          </w:tcPr>
          <w:p w14:paraId="69D6987E" w14:textId="77777777" w:rsidR="000C4CF8" w:rsidRPr="00F17F16" w:rsidRDefault="000C4CF8" w:rsidP="00163BDF">
            <w:pPr>
              <w:pStyle w:val="Compact"/>
              <w:jc w:val="center"/>
              <w:rPr>
                <w:b/>
                <w:bCs/>
              </w:rPr>
            </w:pPr>
            <w:r w:rsidRPr="00F17F16">
              <w:rPr>
                <w:b/>
                <w:bCs/>
              </w:rPr>
              <w:t>0.622</w:t>
            </w:r>
          </w:p>
        </w:tc>
        <w:tc>
          <w:tcPr>
            <w:tcW w:w="0" w:type="auto"/>
          </w:tcPr>
          <w:p w14:paraId="68A4F8B5" w14:textId="77777777" w:rsidR="000C4CF8" w:rsidRPr="00F17F16" w:rsidRDefault="000C4CF8" w:rsidP="00163BDF">
            <w:pPr>
              <w:pStyle w:val="Compact"/>
              <w:jc w:val="center"/>
              <w:rPr>
                <w:b/>
                <w:bCs/>
              </w:rPr>
            </w:pPr>
            <w:r w:rsidRPr="00F17F16">
              <w:rPr>
                <w:b/>
                <w:bCs/>
              </w:rPr>
              <w:t>0.507</w:t>
            </w:r>
          </w:p>
        </w:tc>
        <w:tc>
          <w:tcPr>
            <w:tcW w:w="0" w:type="auto"/>
          </w:tcPr>
          <w:p w14:paraId="1BE616EA" w14:textId="77777777" w:rsidR="000C4CF8" w:rsidRPr="00F17F16" w:rsidRDefault="000C4CF8" w:rsidP="00163BDF">
            <w:pPr>
              <w:pStyle w:val="Compact"/>
              <w:jc w:val="center"/>
              <w:rPr>
                <w:b/>
                <w:bCs/>
              </w:rPr>
            </w:pPr>
            <w:r w:rsidRPr="00F17F16">
              <w:rPr>
                <w:b/>
                <w:bCs/>
              </w:rPr>
              <w:t>0.733</w:t>
            </w:r>
          </w:p>
        </w:tc>
      </w:tr>
      <w:tr w:rsidR="000C4CF8" w14:paraId="3A4F8B0E" w14:textId="77777777" w:rsidTr="00163BDF">
        <w:tc>
          <w:tcPr>
            <w:tcW w:w="0" w:type="auto"/>
          </w:tcPr>
          <w:p w14:paraId="4664F374" w14:textId="0C4E3956" w:rsidR="000C4CF8" w:rsidRDefault="00653858" w:rsidP="00163BDF">
            <w:pPr>
              <w:pStyle w:val="Compact"/>
            </w:pPr>
            <w:r>
              <w:t>V</w:t>
            </w:r>
            <w:r w:rsidRPr="00653858">
              <w:rPr>
                <w:vertAlign w:val="subscript"/>
              </w:rPr>
              <w:t>I, Intercept</w:t>
            </w:r>
          </w:p>
        </w:tc>
        <w:tc>
          <w:tcPr>
            <w:tcW w:w="0" w:type="auto"/>
          </w:tcPr>
          <w:p w14:paraId="29DC91F8" w14:textId="77777777" w:rsidR="000C4CF8" w:rsidRPr="00F17F16" w:rsidRDefault="000C4CF8" w:rsidP="00163BDF">
            <w:pPr>
              <w:pStyle w:val="Compact"/>
              <w:jc w:val="center"/>
              <w:rPr>
                <w:b/>
                <w:bCs/>
              </w:rPr>
            </w:pPr>
            <w:r w:rsidRPr="00F17F16">
              <w:rPr>
                <w:b/>
                <w:bCs/>
              </w:rPr>
              <w:t>0.012</w:t>
            </w:r>
          </w:p>
        </w:tc>
        <w:tc>
          <w:tcPr>
            <w:tcW w:w="0" w:type="auto"/>
          </w:tcPr>
          <w:p w14:paraId="0DD88EFE" w14:textId="77777777" w:rsidR="000C4CF8" w:rsidRPr="00F17F16" w:rsidRDefault="000C4CF8" w:rsidP="00163BDF">
            <w:pPr>
              <w:pStyle w:val="Compact"/>
              <w:jc w:val="center"/>
              <w:rPr>
                <w:b/>
                <w:bCs/>
              </w:rPr>
            </w:pPr>
            <w:r w:rsidRPr="00F17F16">
              <w:rPr>
                <w:b/>
                <w:bCs/>
              </w:rPr>
              <w:t>0.001</w:t>
            </w:r>
          </w:p>
        </w:tc>
        <w:tc>
          <w:tcPr>
            <w:tcW w:w="0" w:type="auto"/>
          </w:tcPr>
          <w:p w14:paraId="47F26D15" w14:textId="77777777" w:rsidR="000C4CF8" w:rsidRPr="00F17F16" w:rsidRDefault="000C4CF8" w:rsidP="00163BDF">
            <w:pPr>
              <w:pStyle w:val="Compact"/>
              <w:jc w:val="center"/>
              <w:rPr>
                <w:b/>
                <w:bCs/>
              </w:rPr>
            </w:pPr>
            <w:r w:rsidRPr="00F17F16">
              <w:rPr>
                <w:b/>
                <w:bCs/>
              </w:rPr>
              <w:t>0.038</w:t>
            </w:r>
          </w:p>
        </w:tc>
      </w:tr>
      <w:tr w:rsidR="000C4CF8" w14:paraId="471373D8" w14:textId="77777777" w:rsidTr="00163BDF">
        <w:tc>
          <w:tcPr>
            <w:tcW w:w="0" w:type="auto"/>
          </w:tcPr>
          <w:p w14:paraId="18967C6B" w14:textId="160AAAE3" w:rsidR="000C4CF8" w:rsidRDefault="00653858" w:rsidP="00163BDF">
            <w:pPr>
              <w:pStyle w:val="Compact"/>
            </w:pPr>
            <w:r>
              <w:t>V</w:t>
            </w:r>
            <w:r w:rsidRPr="00653858">
              <w:rPr>
                <w:vertAlign w:val="subscript"/>
              </w:rPr>
              <w:t xml:space="preserve">I, </w:t>
            </w:r>
            <w:r>
              <w:rPr>
                <w:vertAlign w:val="subscript"/>
              </w:rPr>
              <w:t>Slope</w:t>
            </w:r>
          </w:p>
        </w:tc>
        <w:tc>
          <w:tcPr>
            <w:tcW w:w="0" w:type="auto"/>
          </w:tcPr>
          <w:p w14:paraId="602FD0AA" w14:textId="324A809C" w:rsidR="000C4CF8" w:rsidRPr="00F17F16" w:rsidRDefault="000C4CF8" w:rsidP="00163BDF">
            <w:pPr>
              <w:pStyle w:val="Compact"/>
              <w:jc w:val="center"/>
              <w:rPr>
                <w:b/>
                <w:bCs/>
              </w:rPr>
            </w:pPr>
            <w:r w:rsidRPr="00F17F16">
              <w:rPr>
                <w:b/>
                <w:bCs/>
              </w:rPr>
              <w:t>0</w:t>
            </w:r>
            <w:r w:rsidR="00653858" w:rsidRPr="00F17F16">
              <w:rPr>
                <w:b/>
                <w:bCs/>
              </w:rPr>
              <w:t>*</w:t>
            </w:r>
          </w:p>
        </w:tc>
        <w:tc>
          <w:tcPr>
            <w:tcW w:w="0" w:type="auto"/>
          </w:tcPr>
          <w:p w14:paraId="2564E1A7" w14:textId="6F34B8B6" w:rsidR="000C4CF8" w:rsidRPr="00F17F16" w:rsidRDefault="000C4CF8" w:rsidP="00163BDF">
            <w:pPr>
              <w:pStyle w:val="Compact"/>
              <w:jc w:val="center"/>
              <w:rPr>
                <w:b/>
                <w:bCs/>
              </w:rPr>
            </w:pPr>
            <w:r w:rsidRPr="00F17F16">
              <w:rPr>
                <w:b/>
                <w:bCs/>
              </w:rPr>
              <w:t>0</w:t>
            </w:r>
            <w:r w:rsidR="00653858" w:rsidRPr="00F17F16">
              <w:rPr>
                <w:b/>
                <w:bCs/>
              </w:rPr>
              <w:t>*</w:t>
            </w:r>
          </w:p>
        </w:tc>
        <w:tc>
          <w:tcPr>
            <w:tcW w:w="0" w:type="auto"/>
          </w:tcPr>
          <w:p w14:paraId="2A31799E" w14:textId="549F085D" w:rsidR="000C4CF8" w:rsidRPr="00F17F16" w:rsidRDefault="000C4CF8" w:rsidP="00163BDF">
            <w:pPr>
              <w:pStyle w:val="Compact"/>
              <w:jc w:val="center"/>
              <w:rPr>
                <w:b/>
                <w:bCs/>
              </w:rPr>
            </w:pPr>
            <w:r w:rsidRPr="00F17F16">
              <w:rPr>
                <w:b/>
                <w:bCs/>
              </w:rPr>
              <w:t>0</w:t>
            </w:r>
            <w:r w:rsidR="00653858" w:rsidRPr="00F17F16">
              <w:rPr>
                <w:b/>
                <w:bCs/>
              </w:rPr>
              <w:t>*</w:t>
            </w:r>
          </w:p>
        </w:tc>
      </w:tr>
      <w:tr w:rsidR="000C4CF8" w14:paraId="3B5B7FF5" w14:textId="77777777" w:rsidTr="00163BDF">
        <w:tc>
          <w:tcPr>
            <w:tcW w:w="0" w:type="auto"/>
          </w:tcPr>
          <w:p w14:paraId="50501051" w14:textId="2C29CCAB" w:rsidR="000C4CF8" w:rsidRDefault="00653858" w:rsidP="00163BDF">
            <w:pPr>
              <w:pStyle w:val="Compact"/>
            </w:pPr>
            <w:r>
              <w:t>V</w:t>
            </w:r>
            <w:r>
              <w:rPr>
                <w:vertAlign w:val="subscript"/>
              </w:rPr>
              <w:t>session</w:t>
            </w:r>
            <w:r w:rsidRPr="00653858">
              <w:rPr>
                <w:vertAlign w:val="subscript"/>
              </w:rPr>
              <w:t>, Intercept</w:t>
            </w:r>
          </w:p>
        </w:tc>
        <w:tc>
          <w:tcPr>
            <w:tcW w:w="0" w:type="auto"/>
          </w:tcPr>
          <w:p w14:paraId="2A8ECE04" w14:textId="77777777" w:rsidR="000C4CF8" w:rsidRPr="00F17F16" w:rsidRDefault="000C4CF8" w:rsidP="00163BDF">
            <w:pPr>
              <w:pStyle w:val="Compact"/>
              <w:jc w:val="center"/>
              <w:rPr>
                <w:b/>
                <w:bCs/>
              </w:rPr>
            </w:pPr>
            <w:r w:rsidRPr="00F17F16">
              <w:rPr>
                <w:b/>
                <w:bCs/>
              </w:rPr>
              <w:t>0.01</w:t>
            </w:r>
          </w:p>
        </w:tc>
        <w:tc>
          <w:tcPr>
            <w:tcW w:w="0" w:type="auto"/>
          </w:tcPr>
          <w:p w14:paraId="43823A15" w14:textId="77777777" w:rsidR="000C4CF8" w:rsidRPr="00F17F16" w:rsidRDefault="000C4CF8" w:rsidP="00163BDF">
            <w:pPr>
              <w:pStyle w:val="Compact"/>
              <w:jc w:val="center"/>
              <w:rPr>
                <w:b/>
                <w:bCs/>
              </w:rPr>
            </w:pPr>
            <w:r w:rsidRPr="00F17F16">
              <w:rPr>
                <w:b/>
                <w:bCs/>
              </w:rPr>
              <w:t>0.003</w:t>
            </w:r>
          </w:p>
        </w:tc>
        <w:tc>
          <w:tcPr>
            <w:tcW w:w="0" w:type="auto"/>
          </w:tcPr>
          <w:p w14:paraId="75FB0E2B" w14:textId="77777777" w:rsidR="000C4CF8" w:rsidRPr="00F17F16" w:rsidRDefault="000C4CF8" w:rsidP="00163BDF">
            <w:pPr>
              <w:pStyle w:val="Compact"/>
              <w:jc w:val="center"/>
              <w:rPr>
                <w:b/>
                <w:bCs/>
              </w:rPr>
            </w:pPr>
            <w:r w:rsidRPr="00F17F16">
              <w:rPr>
                <w:b/>
                <w:bCs/>
              </w:rPr>
              <w:t>0.029</w:t>
            </w:r>
          </w:p>
        </w:tc>
      </w:tr>
      <w:tr w:rsidR="000C4CF8" w14:paraId="4891E4E8" w14:textId="77777777" w:rsidTr="00163BDF">
        <w:tc>
          <w:tcPr>
            <w:tcW w:w="0" w:type="auto"/>
          </w:tcPr>
          <w:p w14:paraId="4048A90E" w14:textId="1EF5C487" w:rsidR="000C4CF8" w:rsidRDefault="00653858" w:rsidP="00163BDF">
            <w:pPr>
              <w:pStyle w:val="Compact"/>
            </w:pPr>
            <w:r>
              <w:t>V</w:t>
            </w:r>
            <w:r w:rsidRPr="00653858">
              <w:rPr>
                <w:vertAlign w:val="subscript"/>
              </w:rPr>
              <w:t>measurement error, Intercept</w:t>
            </w:r>
          </w:p>
        </w:tc>
        <w:tc>
          <w:tcPr>
            <w:tcW w:w="0" w:type="auto"/>
          </w:tcPr>
          <w:p w14:paraId="3E8A49C4" w14:textId="77777777" w:rsidR="000C4CF8" w:rsidRPr="00F17F16" w:rsidRDefault="000C4CF8" w:rsidP="00163BDF">
            <w:pPr>
              <w:pStyle w:val="Compact"/>
              <w:jc w:val="center"/>
              <w:rPr>
                <w:b/>
                <w:bCs/>
              </w:rPr>
            </w:pPr>
            <w:r w:rsidRPr="00F17F16">
              <w:rPr>
                <w:b/>
                <w:bCs/>
              </w:rPr>
              <w:t>0.044</w:t>
            </w:r>
          </w:p>
        </w:tc>
        <w:tc>
          <w:tcPr>
            <w:tcW w:w="0" w:type="auto"/>
          </w:tcPr>
          <w:p w14:paraId="5A3CA936" w14:textId="77777777" w:rsidR="000C4CF8" w:rsidRPr="00F17F16" w:rsidRDefault="000C4CF8" w:rsidP="00163BDF">
            <w:pPr>
              <w:pStyle w:val="Compact"/>
              <w:jc w:val="center"/>
              <w:rPr>
                <w:b/>
                <w:bCs/>
              </w:rPr>
            </w:pPr>
            <w:r w:rsidRPr="00F17F16">
              <w:rPr>
                <w:b/>
                <w:bCs/>
              </w:rPr>
              <w:t>0.04</w:t>
            </w:r>
          </w:p>
        </w:tc>
        <w:tc>
          <w:tcPr>
            <w:tcW w:w="0" w:type="auto"/>
          </w:tcPr>
          <w:p w14:paraId="6434619E" w14:textId="77777777" w:rsidR="000C4CF8" w:rsidRPr="00F17F16" w:rsidRDefault="000C4CF8" w:rsidP="00163BDF">
            <w:pPr>
              <w:pStyle w:val="Compact"/>
              <w:jc w:val="center"/>
              <w:rPr>
                <w:b/>
                <w:bCs/>
              </w:rPr>
            </w:pPr>
            <w:r w:rsidRPr="00F17F16">
              <w:rPr>
                <w:b/>
                <w:bCs/>
              </w:rPr>
              <w:t>0.049</w:t>
            </w:r>
          </w:p>
        </w:tc>
      </w:tr>
      <w:tr w:rsidR="000C4CF8" w14:paraId="450B60AF" w14:textId="77777777" w:rsidTr="00163BDF">
        <w:tc>
          <w:tcPr>
            <w:tcW w:w="0" w:type="auto"/>
          </w:tcPr>
          <w:p w14:paraId="20077173" w14:textId="44ADE341" w:rsidR="000C4CF8" w:rsidRPr="00653858" w:rsidRDefault="00653858" w:rsidP="00163BDF">
            <w:pPr>
              <w:pStyle w:val="Compact"/>
              <w:rPr>
                <w:vertAlign w:val="subscript"/>
              </w:rPr>
            </w:pPr>
            <w:r>
              <w:t>COV</w:t>
            </w:r>
            <w:r>
              <w:rPr>
                <w:vertAlign w:val="subscript"/>
              </w:rPr>
              <w:t>I, Intercept – I, Slope</w:t>
            </w:r>
          </w:p>
        </w:tc>
        <w:tc>
          <w:tcPr>
            <w:tcW w:w="0" w:type="auto"/>
          </w:tcPr>
          <w:p w14:paraId="58980219" w14:textId="77777777" w:rsidR="000C4CF8" w:rsidRDefault="000C4CF8" w:rsidP="00163BDF">
            <w:pPr>
              <w:pStyle w:val="Compact"/>
              <w:jc w:val="center"/>
            </w:pPr>
            <w:r>
              <w:t>-0.000115</w:t>
            </w:r>
          </w:p>
        </w:tc>
        <w:tc>
          <w:tcPr>
            <w:tcW w:w="0" w:type="auto"/>
          </w:tcPr>
          <w:p w14:paraId="5A955132" w14:textId="77777777" w:rsidR="000C4CF8" w:rsidRDefault="000C4CF8" w:rsidP="00163BDF">
            <w:pPr>
              <w:pStyle w:val="Compact"/>
              <w:jc w:val="center"/>
            </w:pPr>
            <w:r>
              <w:t>-0.000823</w:t>
            </w:r>
          </w:p>
        </w:tc>
        <w:tc>
          <w:tcPr>
            <w:tcW w:w="0" w:type="auto"/>
          </w:tcPr>
          <w:p w14:paraId="2D58DC62" w14:textId="77777777" w:rsidR="000C4CF8" w:rsidRDefault="000C4CF8" w:rsidP="00163BDF">
            <w:pPr>
              <w:pStyle w:val="Compact"/>
              <w:jc w:val="center"/>
            </w:pPr>
            <w:r>
              <w:t>6.63e-05</w:t>
            </w:r>
          </w:p>
        </w:tc>
      </w:tr>
      <w:tr w:rsidR="000C4CF8" w14:paraId="605E4588" w14:textId="77777777" w:rsidTr="00163BDF">
        <w:tc>
          <w:tcPr>
            <w:tcW w:w="0" w:type="auto"/>
          </w:tcPr>
          <w:p w14:paraId="6089058B" w14:textId="02CD6AF4" w:rsidR="000C4CF8" w:rsidRDefault="00653858" w:rsidP="00163BDF">
            <w:pPr>
              <w:pStyle w:val="Compact"/>
            </w:pPr>
            <w:r>
              <w:t>Residual MR</w:t>
            </w:r>
          </w:p>
        </w:tc>
        <w:tc>
          <w:tcPr>
            <w:tcW w:w="0" w:type="auto"/>
          </w:tcPr>
          <w:p w14:paraId="03A69BE3" w14:textId="77777777" w:rsidR="000C4CF8" w:rsidRPr="00F17F16" w:rsidRDefault="000C4CF8" w:rsidP="00163BDF">
            <w:pPr>
              <w:pStyle w:val="Compact"/>
              <w:jc w:val="center"/>
              <w:rPr>
                <w:b/>
                <w:bCs/>
              </w:rPr>
            </w:pPr>
            <w:r w:rsidRPr="00F17F16">
              <w:rPr>
                <w:b/>
                <w:bCs/>
              </w:rPr>
              <w:t>0.041</w:t>
            </w:r>
          </w:p>
        </w:tc>
        <w:tc>
          <w:tcPr>
            <w:tcW w:w="0" w:type="auto"/>
          </w:tcPr>
          <w:p w14:paraId="29B706A4" w14:textId="77777777" w:rsidR="000C4CF8" w:rsidRPr="00F17F16" w:rsidRDefault="000C4CF8" w:rsidP="00163BDF">
            <w:pPr>
              <w:pStyle w:val="Compact"/>
              <w:jc w:val="center"/>
              <w:rPr>
                <w:b/>
                <w:bCs/>
              </w:rPr>
            </w:pPr>
            <w:r w:rsidRPr="00F17F16">
              <w:rPr>
                <w:b/>
                <w:bCs/>
              </w:rPr>
              <w:t>0.038</w:t>
            </w:r>
          </w:p>
        </w:tc>
        <w:tc>
          <w:tcPr>
            <w:tcW w:w="0" w:type="auto"/>
          </w:tcPr>
          <w:p w14:paraId="6D869DBD" w14:textId="77777777" w:rsidR="000C4CF8" w:rsidRPr="00F17F16" w:rsidRDefault="000C4CF8" w:rsidP="00163BDF">
            <w:pPr>
              <w:pStyle w:val="Compact"/>
              <w:jc w:val="center"/>
              <w:rPr>
                <w:b/>
                <w:bCs/>
              </w:rPr>
            </w:pPr>
            <w:r w:rsidRPr="00F17F16">
              <w:rPr>
                <w:b/>
                <w:bCs/>
              </w:rPr>
              <w:t>0.043</w:t>
            </w:r>
          </w:p>
        </w:tc>
      </w:tr>
      <w:tr w:rsidR="000C4CF8" w14:paraId="2CFA41DA" w14:textId="77777777" w:rsidTr="00163BDF">
        <w:tc>
          <w:tcPr>
            <w:tcW w:w="0" w:type="auto"/>
          </w:tcPr>
          <w:p w14:paraId="1B9E6593" w14:textId="125B8753" w:rsidR="000C4CF8" w:rsidRDefault="00653858" w:rsidP="00163BDF">
            <w:pPr>
              <w:pStyle w:val="Compact"/>
            </w:pPr>
            <w:r>
              <w:t>Residual Mass</w:t>
            </w:r>
          </w:p>
        </w:tc>
        <w:tc>
          <w:tcPr>
            <w:tcW w:w="0" w:type="auto"/>
          </w:tcPr>
          <w:p w14:paraId="26AB72D9" w14:textId="77777777" w:rsidR="000C4CF8" w:rsidRPr="00F17F16" w:rsidRDefault="000C4CF8" w:rsidP="00163BDF">
            <w:pPr>
              <w:pStyle w:val="Compact"/>
              <w:jc w:val="center"/>
              <w:rPr>
                <w:b/>
                <w:bCs/>
              </w:rPr>
            </w:pPr>
            <w:r w:rsidRPr="00F17F16">
              <w:rPr>
                <w:b/>
                <w:bCs/>
              </w:rPr>
              <w:t>0.043</w:t>
            </w:r>
          </w:p>
        </w:tc>
        <w:tc>
          <w:tcPr>
            <w:tcW w:w="0" w:type="auto"/>
          </w:tcPr>
          <w:p w14:paraId="1A61BC63" w14:textId="77777777" w:rsidR="000C4CF8" w:rsidRPr="00F17F16" w:rsidRDefault="000C4CF8" w:rsidP="00163BDF">
            <w:pPr>
              <w:pStyle w:val="Compact"/>
              <w:jc w:val="center"/>
              <w:rPr>
                <w:b/>
                <w:bCs/>
              </w:rPr>
            </w:pPr>
            <w:r w:rsidRPr="00F17F16">
              <w:rPr>
                <w:b/>
                <w:bCs/>
              </w:rPr>
              <w:t>0.041</w:t>
            </w:r>
          </w:p>
        </w:tc>
        <w:tc>
          <w:tcPr>
            <w:tcW w:w="0" w:type="auto"/>
          </w:tcPr>
          <w:p w14:paraId="3284D55E" w14:textId="77777777" w:rsidR="000C4CF8" w:rsidRPr="00F17F16" w:rsidRDefault="000C4CF8" w:rsidP="00163BDF">
            <w:pPr>
              <w:pStyle w:val="Compact"/>
              <w:jc w:val="center"/>
              <w:rPr>
                <w:b/>
                <w:bCs/>
              </w:rPr>
            </w:pPr>
            <w:r w:rsidRPr="00F17F16">
              <w:rPr>
                <w:b/>
                <w:bCs/>
              </w:rPr>
              <w:t>0.045</w:t>
            </w:r>
          </w:p>
        </w:tc>
      </w:tr>
    </w:tbl>
    <w:p w14:paraId="100DEA1B" w14:textId="1E087BD1" w:rsidR="00EB0244" w:rsidRDefault="00EB0244" w:rsidP="00CA12E0"/>
    <w:p w14:paraId="66E59499" w14:textId="28F99493" w:rsidR="003543A7" w:rsidRDefault="003543A7" w:rsidP="003543A7">
      <w:pPr>
        <w:ind w:firstLine="720"/>
      </w:pPr>
      <w:commentRangeStart w:id="6"/>
      <w:commentRangeEnd w:id="6"/>
      <w:r>
        <w:rPr>
          <w:rStyle w:val="CommentReference"/>
          <w:rFonts w:asciiTheme="minorHAnsi" w:hAnsiTheme="minorHAnsi"/>
          <w:lang w:val="en-US"/>
        </w:rPr>
        <w:commentReference w:id="6"/>
      </w:r>
      <w:r>
        <w:t>Individual</w:t>
      </w:r>
      <w:r w:rsidRPr="00CA12E0">
        <w:t xml:space="preserve"> slope</w:t>
      </w:r>
      <w:r>
        <w:t>s</w:t>
      </w:r>
      <w:r w:rsidRPr="00CA12E0">
        <w:t xml:space="preserve"> of the thermal reaction norm were repeatable in both treatment groups, however there were no treatment differences (Fig. </w:t>
      </w:r>
      <w:r>
        <w:t>1</w:t>
      </w:r>
      <w:r w:rsidRPr="00CA12E0">
        <w:t>). This result should be interpreted with caution as repeatability of the slope was estimated with a large degree of uncertainty (</w:t>
      </w:r>
      <w:r>
        <w:t>Hot: R</w:t>
      </w:r>
      <w:r w:rsidRPr="00CC552C">
        <w:rPr>
          <w:vertAlign w:val="subscript"/>
        </w:rPr>
        <w:t>slope</w:t>
      </w:r>
      <w:r>
        <w:t xml:space="preserve"> = 0.44 , </w:t>
      </w:r>
      <w:r w:rsidRPr="00CA12E0">
        <w:t>95% CI</w:t>
      </w:r>
      <w:r>
        <w:t>: 0.03 – 0.95; Cold: R</w:t>
      </w:r>
      <w:r w:rsidRPr="00CC552C">
        <w:rPr>
          <w:vertAlign w:val="subscript"/>
        </w:rPr>
        <w:t>slope</w:t>
      </w:r>
      <w:r>
        <w:t xml:space="preserve"> = 0.42, </w:t>
      </w:r>
      <w:r w:rsidRPr="00CA12E0">
        <w:t>95% CI</w:t>
      </w:r>
      <w:r>
        <w:t>: 0.03 – 0.94</w:t>
      </w:r>
      <w:r w:rsidRPr="00CA12E0">
        <w:t>)</w:t>
      </w:r>
      <w:r>
        <w:t xml:space="preserve">. Coefficients for the models that were used to estimate repeatability of the slope are presented </w:t>
      </w:r>
      <w:r w:rsidRPr="00732E1D">
        <w:t>in Table S</w:t>
      </w:r>
      <w:r w:rsidR="00732E1D" w:rsidRPr="00732E1D">
        <w:t>6</w:t>
      </w:r>
      <w:r w:rsidRPr="00732E1D">
        <w:t>-</w:t>
      </w:r>
      <w:r w:rsidR="00732E1D" w:rsidRPr="00732E1D">
        <w:t>9</w:t>
      </w:r>
      <w:r w:rsidRPr="00732E1D">
        <w:t>.</w:t>
      </w:r>
    </w:p>
    <w:p w14:paraId="4B7496B6" w14:textId="6B4B77FE" w:rsidR="003543A7" w:rsidRDefault="00294E1F" w:rsidP="003543A7">
      <w:r>
        <w:rPr>
          <w:noProof/>
        </w:rPr>
        <w:drawing>
          <wp:anchor distT="0" distB="0" distL="114300" distR="114300" simplePos="0" relativeHeight="251659264" behindDoc="0" locked="0" layoutInCell="1" allowOverlap="1" wp14:anchorId="4CF59853" wp14:editId="0BBA82DC">
            <wp:simplePos x="0" y="0"/>
            <wp:positionH relativeFrom="column">
              <wp:posOffset>66560</wp:posOffset>
            </wp:positionH>
            <wp:positionV relativeFrom="paragraph">
              <wp:posOffset>193964</wp:posOffset>
            </wp:positionV>
            <wp:extent cx="5270500" cy="3715815"/>
            <wp:effectExtent l="0" t="0" r="0" b="5715"/>
            <wp:wrapTopAndBottom/>
            <wp:docPr id="2" name="Picture" descr="A picture containing table, group&#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A picture containing table, group&#10;&#10;Description automatically generated"/>
                    <pic:cNvPicPr>
                      <a:picLocks noChangeAspect="1" noChangeArrowheads="1"/>
                    </pic:cNvPicPr>
                  </pic:nvPicPr>
                  <pic:blipFill>
                    <a:blip r:embed="rId13"/>
                    <a:stretch>
                      <a:fillRect/>
                    </a:stretch>
                  </pic:blipFill>
                  <pic:spPr bwMode="auto">
                    <a:xfrm>
                      <a:off x="0" y="0"/>
                      <a:ext cx="5270500" cy="37158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93C5A2B" w14:textId="77777777" w:rsidR="00294E1F" w:rsidRPr="003543A7" w:rsidRDefault="00294E1F" w:rsidP="003543A7"/>
    <w:p w14:paraId="52C68EE5" w14:textId="1BB98CD5" w:rsidR="003543A7" w:rsidRPr="00F405CD" w:rsidRDefault="003543A7" w:rsidP="003543A7">
      <w:r w:rsidRPr="00332816">
        <w:rPr>
          <w:b/>
          <w:bCs/>
        </w:rPr>
        <w:t xml:space="preserve">Figure </w:t>
      </w:r>
      <w:r>
        <w:rPr>
          <w:b/>
          <w:bCs/>
        </w:rPr>
        <w:t>2</w:t>
      </w:r>
      <w:r w:rsidRPr="00332816">
        <w:rPr>
          <w:b/>
          <w:bCs/>
        </w:rPr>
        <w:t>.</w:t>
      </w:r>
      <w:r>
        <w:rPr>
          <w:b/>
          <w:bCs/>
        </w:rPr>
        <w:t xml:space="preserve"> </w:t>
      </w:r>
      <w:r w:rsidR="004F3B7A">
        <w:t>Adjusted repeatability for average metabolic rate</w:t>
      </w:r>
      <w:r>
        <w:t xml:space="preserve"> for the ‘cold’ developmental temperature group (blue) and the ‘hot’ developmental temperature group (red</w:t>
      </w:r>
      <w:r w:rsidR="004F3B7A">
        <w:t>).</w:t>
      </w:r>
      <w:r w:rsidR="00796501">
        <w:t xml:space="preserve"> </w:t>
      </w:r>
      <w:r w:rsidR="008552FD">
        <w:t xml:space="preserve">Estimates were calculated from an imputation model.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r w:rsidR="0071088E">
        <w:t>Repeatability did not change with acute temperature. Error bars represent 95% credible intervals.</w:t>
      </w:r>
    </w:p>
    <w:p w14:paraId="0B40AE8A" w14:textId="77777777" w:rsidR="003543A7" w:rsidRDefault="003543A7" w:rsidP="00CA12E0">
      <w:pPr>
        <w:ind w:firstLine="720"/>
      </w:pPr>
    </w:p>
    <w:p w14:paraId="01D9C260" w14:textId="4D6D8128" w:rsidR="00CC552C" w:rsidRDefault="00CA12E0" w:rsidP="00CA12E0">
      <w:pPr>
        <w:ind w:firstLine="720"/>
      </w:pPr>
      <w:r w:rsidRPr="00CA12E0">
        <w:t>Across both treatment grou</w:t>
      </w:r>
      <w:r>
        <w:t>p</w:t>
      </w:r>
      <w:r w:rsidRPr="00CA12E0">
        <w:t>s, repeatability did not change across acute temperatures (Fig.</w:t>
      </w:r>
      <w:r>
        <w:t xml:space="preserve"> 2</w:t>
      </w:r>
      <w:r w:rsidRPr="00CA12E0">
        <w:t xml:space="preserve">, Table </w:t>
      </w:r>
      <w:r>
        <w:t>2</w:t>
      </w:r>
      <w:r w:rsidRPr="00CA12E0">
        <w:t xml:space="preserve">). </w:t>
      </w:r>
      <w:r w:rsidR="00C74466">
        <w:t>T</w:t>
      </w:r>
      <w:r w:rsidRPr="00CA12E0">
        <w:t xml:space="preserve">here was a trend for the cold developmental </w:t>
      </w:r>
      <w:r>
        <w:t>treatment</w:t>
      </w:r>
      <w:r w:rsidRPr="00CA12E0">
        <w:t xml:space="preserve"> to have on higher repeatability compared to the hot developmental </w:t>
      </w:r>
      <w:r>
        <w:t>treatment</w:t>
      </w:r>
      <w:r w:rsidRPr="00CA12E0">
        <w:t xml:space="preserve"> however credible intervals overlapped partially (Fig. </w:t>
      </w:r>
      <w:r w:rsidR="00C74466">
        <w:t>2</w:t>
      </w:r>
      <w:r w:rsidR="001434C4">
        <w:t>, Fig S2</w:t>
      </w:r>
      <w:r w:rsidRPr="00CA12E0">
        <w:t xml:space="preserve">, </w:t>
      </w:r>
      <w:r>
        <w:t xml:space="preserve">Table </w:t>
      </w:r>
      <w:r w:rsidR="00C74466">
        <w:t>2</w:t>
      </w:r>
      <w:r w:rsidRPr="00CA12E0">
        <w:t>)</w:t>
      </w:r>
      <w:r>
        <w:t xml:space="preserve">. </w:t>
      </w:r>
      <w:r w:rsidR="005D3D14">
        <w:t>Model coefficients for each treatment group are presented in Table S</w:t>
      </w:r>
      <w:r w:rsidR="00732E1D">
        <w:t>10</w:t>
      </w:r>
      <w:r w:rsidR="005D3D14">
        <w:t>-</w:t>
      </w:r>
      <w:r w:rsidR="00732E1D">
        <w:t>13</w:t>
      </w:r>
      <w:r w:rsidR="000416AD">
        <w:t xml:space="preserve">. </w:t>
      </w:r>
    </w:p>
    <w:p w14:paraId="2D8FD910" w14:textId="77777777" w:rsidR="00852F77" w:rsidRDefault="00852F77" w:rsidP="00CA12E0">
      <w:pPr>
        <w:ind w:firstLine="720"/>
      </w:pPr>
    </w:p>
    <w:p w14:paraId="663799E9" w14:textId="3138BEAB" w:rsidR="00FB1BF2" w:rsidRPr="00852F77" w:rsidRDefault="00FB1BF2" w:rsidP="00FB1BF2">
      <w:pPr>
        <w:pStyle w:val="TableCaption"/>
        <w:rPr>
          <w:rFonts w:ascii="Times New Roman" w:hAnsi="Times New Roman" w:cs="Times New Roman"/>
          <w:i w:val="0"/>
          <w:iCs/>
        </w:rPr>
      </w:pPr>
      <w:r w:rsidRPr="00852F77">
        <w:rPr>
          <w:rFonts w:ascii="Times New Roman" w:hAnsi="Times New Roman" w:cs="Times New Roman"/>
          <w:b/>
          <w:bCs/>
          <w:i w:val="0"/>
          <w:iCs/>
        </w:rPr>
        <w:t>Table 2</w:t>
      </w:r>
      <w:r w:rsidRPr="00852F77">
        <w:rPr>
          <w:rFonts w:ascii="Times New Roman" w:hAnsi="Times New Roman" w:cs="Times New Roman"/>
          <w:i w:val="0"/>
          <w:iCs/>
        </w:rPr>
        <w:t xml:space="preserve"> </w:t>
      </w:r>
      <w:r w:rsidR="008D6504" w:rsidRPr="00852F77">
        <w:rPr>
          <w:rFonts w:ascii="Times New Roman" w:hAnsi="Times New Roman" w:cs="Times New Roman"/>
          <w:i w:val="0"/>
          <w:iCs/>
        </w:rPr>
        <w:t>Temperature</w:t>
      </w:r>
      <w:r w:rsidRPr="00852F77">
        <w:rPr>
          <w:rFonts w:ascii="Times New Roman" w:hAnsi="Times New Roman" w:cs="Times New Roman"/>
          <w:i w:val="0"/>
          <w:iCs/>
        </w:rPr>
        <w:t xml:space="preserve"> specific, adjusted repeatability estimates of log transformed metabolic rate for lizards from two developmental temperatures (n</w:t>
      </w:r>
      <w:r w:rsidRPr="008D6504">
        <w:rPr>
          <w:rFonts w:ascii="Times New Roman" w:hAnsi="Times New Roman" w:cs="Times New Roman"/>
          <w:i w:val="0"/>
          <w:iCs/>
          <w:vertAlign w:val="subscript"/>
        </w:rPr>
        <w:t>hot</w:t>
      </w:r>
      <w:r w:rsidRPr="00852F77">
        <w:rPr>
          <w:rFonts w:ascii="Times New Roman" w:hAnsi="Times New Roman" w:cs="Times New Roman"/>
          <w:i w:val="0"/>
          <w:iCs/>
        </w:rPr>
        <w:t xml:space="preserve"> = 25, n</w:t>
      </w:r>
      <w:r w:rsidRPr="008D6504">
        <w:rPr>
          <w:rFonts w:ascii="Times New Roman" w:hAnsi="Times New Roman" w:cs="Times New Roman"/>
          <w:i w:val="0"/>
          <w:iCs/>
          <w:vertAlign w:val="subscript"/>
        </w:rPr>
        <w:t>cold</w:t>
      </w:r>
      <w:r w:rsidRPr="00852F77">
        <w:rPr>
          <w:rFonts w:ascii="Times New Roman" w:hAnsi="Times New Roman" w:cs="Times New Roman"/>
          <w:i w:val="0"/>
          <w:iCs/>
        </w:rPr>
        <w:t xml:space="preserve"> = 26). These values were estimated from an imputation analysis, n</w:t>
      </w:r>
      <w:r w:rsidRPr="008D6504">
        <w:rPr>
          <w:rFonts w:ascii="Times New Roman" w:hAnsi="Times New Roman" w:cs="Times New Roman"/>
          <w:i w:val="0"/>
          <w:iCs/>
          <w:vertAlign w:val="subscript"/>
        </w:rPr>
        <w:t>obs</w:t>
      </w:r>
      <w:r w:rsidRPr="00852F77">
        <w:rPr>
          <w:rFonts w:ascii="Times New Roman" w:hAnsi="Times New Roman" w:cs="Times New Roman"/>
          <w:i w:val="0"/>
          <w:iCs/>
        </w:rPr>
        <w:t xml:space="preserve"> = 6000</w:t>
      </w:r>
      <w:r w:rsidR="008D6504">
        <w:rPr>
          <w:rFonts w:ascii="Times New Roman" w:hAnsi="Times New Roman" w:cs="Times New Roman"/>
          <w:i w:val="0"/>
          <w:iCs/>
        </w:rPr>
        <w:t>.</w:t>
      </w:r>
      <w:r w:rsidR="00B90FED">
        <w:rPr>
          <w:rFonts w:ascii="Times New Roman" w:hAnsi="Times New Roman" w:cs="Times New Roman"/>
          <w:i w:val="0"/>
          <w:iCs/>
        </w:rPr>
        <w:t xml:space="preserve"> Bolded values are significantly different from zero</w:t>
      </w:r>
    </w:p>
    <w:tbl>
      <w:tblPr>
        <w:tblStyle w:val="Table"/>
        <w:tblW w:w="4551" w:type="pct"/>
        <w:tblLook w:val="07E0" w:firstRow="1" w:lastRow="1" w:firstColumn="1" w:lastColumn="1" w:noHBand="1" w:noVBand="1"/>
        <w:tblCaption w:val="Table 2 Temeprature specific, adjusted repeatability estimates of log transformed metabolic rate for lizards from two developmental temperatures (n_hot = 25, n_cold = 26). These values were estimated from an imputation analysis, n_obs = 6000"/>
      </w:tblPr>
      <w:tblGrid>
        <w:gridCol w:w="1442"/>
        <w:gridCol w:w="1496"/>
        <w:gridCol w:w="843"/>
        <w:gridCol w:w="816"/>
        <w:gridCol w:w="1496"/>
        <w:gridCol w:w="843"/>
        <w:gridCol w:w="816"/>
      </w:tblGrid>
      <w:tr w:rsidR="008D6504" w14:paraId="3BA37569" w14:textId="77777777" w:rsidTr="00294E1F">
        <w:tc>
          <w:tcPr>
            <w:tcW w:w="0" w:type="auto"/>
            <w:gridSpan w:val="4"/>
            <w:tcBorders>
              <w:bottom w:val="single" w:sz="0" w:space="0" w:color="auto"/>
            </w:tcBorders>
            <w:vAlign w:val="bottom"/>
          </w:tcPr>
          <w:p w14:paraId="081159A9" w14:textId="77777777" w:rsidR="008D6504" w:rsidRDefault="008D6504" w:rsidP="008D6504">
            <w:pPr>
              <w:pStyle w:val="Compact"/>
              <w:jc w:val="center"/>
            </w:pPr>
            <w:r>
              <w:t xml:space="preserve">Cold development temperature </w:t>
            </w:r>
          </w:p>
          <w:p w14:paraId="5A039387" w14:textId="6ABDA289" w:rsidR="008D6504" w:rsidRDefault="008D6504" w:rsidP="008D6504">
            <w:pPr>
              <w:pStyle w:val="Compact"/>
              <w:jc w:val="center"/>
            </w:pPr>
            <w:r>
              <w:t>n = 26</w:t>
            </w:r>
          </w:p>
        </w:tc>
        <w:tc>
          <w:tcPr>
            <w:tcW w:w="0" w:type="auto"/>
            <w:gridSpan w:val="3"/>
            <w:tcBorders>
              <w:bottom w:val="single" w:sz="0" w:space="0" w:color="auto"/>
            </w:tcBorders>
            <w:vAlign w:val="bottom"/>
          </w:tcPr>
          <w:p w14:paraId="260E6484" w14:textId="77777777" w:rsidR="008D6504" w:rsidRDefault="008D6504" w:rsidP="008D6504">
            <w:pPr>
              <w:pStyle w:val="Compact"/>
              <w:jc w:val="center"/>
            </w:pPr>
            <w:r>
              <w:t xml:space="preserve">Hot development temperature </w:t>
            </w:r>
          </w:p>
          <w:p w14:paraId="5948098E" w14:textId="1CA94D7D" w:rsidR="008D6504" w:rsidRDefault="008D6504" w:rsidP="008D6504">
            <w:pPr>
              <w:pStyle w:val="Compact"/>
              <w:jc w:val="center"/>
            </w:pPr>
            <w:r>
              <w:t>n = 25</w:t>
            </w:r>
          </w:p>
        </w:tc>
      </w:tr>
      <w:tr w:rsidR="008D6504" w14:paraId="264D864A" w14:textId="7C05F5D5" w:rsidTr="00294E1F">
        <w:tc>
          <w:tcPr>
            <w:tcW w:w="0" w:type="auto"/>
            <w:tcBorders>
              <w:bottom w:val="single" w:sz="0" w:space="0" w:color="auto"/>
            </w:tcBorders>
            <w:vAlign w:val="bottom"/>
          </w:tcPr>
          <w:p w14:paraId="0BC2926C" w14:textId="5CFAA1EA" w:rsidR="008D6504" w:rsidRDefault="008D6504" w:rsidP="008D6504">
            <w:pPr>
              <w:pStyle w:val="Compact"/>
              <w:jc w:val="center"/>
            </w:pPr>
            <w:r>
              <w:t>Temperature</w:t>
            </w:r>
          </w:p>
        </w:tc>
        <w:tc>
          <w:tcPr>
            <w:tcW w:w="0" w:type="auto"/>
            <w:tcBorders>
              <w:bottom w:val="single" w:sz="0" w:space="0" w:color="auto"/>
            </w:tcBorders>
            <w:vAlign w:val="bottom"/>
          </w:tcPr>
          <w:p w14:paraId="4277EAE9" w14:textId="3E110099" w:rsidR="008D6504" w:rsidRDefault="008D6504" w:rsidP="008D6504">
            <w:pPr>
              <w:pStyle w:val="Compact"/>
              <w:jc w:val="center"/>
            </w:pPr>
            <w:r>
              <w:t>Repeatability</w:t>
            </w:r>
          </w:p>
        </w:tc>
        <w:tc>
          <w:tcPr>
            <w:tcW w:w="0" w:type="auto"/>
            <w:tcBorders>
              <w:bottom w:val="single" w:sz="0" w:space="0" w:color="auto"/>
            </w:tcBorders>
            <w:vAlign w:val="bottom"/>
          </w:tcPr>
          <w:p w14:paraId="0D7BD6E5" w14:textId="77777777" w:rsidR="008D6504" w:rsidRDefault="008D6504" w:rsidP="008D6504">
            <w:pPr>
              <w:pStyle w:val="Compact"/>
              <w:jc w:val="center"/>
            </w:pPr>
            <w:r>
              <w:t>Lower</w:t>
            </w:r>
          </w:p>
        </w:tc>
        <w:tc>
          <w:tcPr>
            <w:tcW w:w="0" w:type="auto"/>
            <w:tcBorders>
              <w:bottom w:val="single" w:sz="0" w:space="0" w:color="auto"/>
            </w:tcBorders>
            <w:vAlign w:val="bottom"/>
          </w:tcPr>
          <w:p w14:paraId="62EFD865" w14:textId="77777777" w:rsidR="008D6504" w:rsidRDefault="008D6504" w:rsidP="008D6504">
            <w:pPr>
              <w:pStyle w:val="Compact"/>
              <w:jc w:val="center"/>
            </w:pPr>
            <w:r>
              <w:t>Upper</w:t>
            </w:r>
          </w:p>
        </w:tc>
        <w:tc>
          <w:tcPr>
            <w:tcW w:w="0" w:type="auto"/>
            <w:tcBorders>
              <w:bottom w:val="single" w:sz="0" w:space="0" w:color="auto"/>
            </w:tcBorders>
            <w:vAlign w:val="bottom"/>
          </w:tcPr>
          <w:p w14:paraId="23719D8F" w14:textId="639A81F2" w:rsidR="008D6504" w:rsidRDefault="008D6504" w:rsidP="008D6504">
            <w:pPr>
              <w:pStyle w:val="Compact"/>
              <w:jc w:val="center"/>
            </w:pPr>
            <w:r>
              <w:t>Repeatability</w:t>
            </w:r>
          </w:p>
        </w:tc>
        <w:tc>
          <w:tcPr>
            <w:tcW w:w="0" w:type="auto"/>
            <w:tcBorders>
              <w:bottom w:val="single" w:sz="0" w:space="0" w:color="auto"/>
            </w:tcBorders>
            <w:vAlign w:val="bottom"/>
          </w:tcPr>
          <w:p w14:paraId="58B63045" w14:textId="3AD40707" w:rsidR="008D6504" w:rsidRDefault="008D6504" w:rsidP="008D6504">
            <w:pPr>
              <w:pStyle w:val="Compact"/>
              <w:jc w:val="center"/>
            </w:pPr>
            <w:r>
              <w:t>Lower</w:t>
            </w:r>
          </w:p>
        </w:tc>
        <w:tc>
          <w:tcPr>
            <w:tcW w:w="0" w:type="auto"/>
            <w:tcBorders>
              <w:bottom w:val="single" w:sz="0" w:space="0" w:color="auto"/>
            </w:tcBorders>
            <w:vAlign w:val="bottom"/>
          </w:tcPr>
          <w:p w14:paraId="313B68E2" w14:textId="731E6EAF" w:rsidR="008D6504" w:rsidRDefault="008D6504" w:rsidP="008D6504">
            <w:pPr>
              <w:pStyle w:val="Compact"/>
              <w:jc w:val="center"/>
            </w:pPr>
            <w:r>
              <w:t>Upper</w:t>
            </w:r>
          </w:p>
        </w:tc>
      </w:tr>
      <w:tr w:rsidR="00294E1F" w14:paraId="34EFCE22" w14:textId="5255335C" w:rsidTr="00294E1F">
        <w:tc>
          <w:tcPr>
            <w:tcW w:w="0" w:type="auto"/>
          </w:tcPr>
          <w:p w14:paraId="48557BBE" w14:textId="77777777" w:rsidR="00294E1F" w:rsidRDefault="00294E1F" w:rsidP="00294E1F">
            <w:pPr>
              <w:pStyle w:val="Compact"/>
              <w:jc w:val="center"/>
            </w:pPr>
            <w:r>
              <w:t>24</w:t>
            </w:r>
          </w:p>
        </w:tc>
        <w:tc>
          <w:tcPr>
            <w:tcW w:w="0" w:type="auto"/>
          </w:tcPr>
          <w:p w14:paraId="12790251" w14:textId="51A509FD" w:rsidR="00294E1F" w:rsidRPr="00294E1F" w:rsidRDefault="00294E1F" w:rsidP="00294E1F">
            <w:pPr>
              <w:pStyle w:val="Compact"/>
              <w:jc w:val="center"/>
              <w:rPr>
                <w:b/>
                <w:bCs/>
              </w:rPr>
            </w:pPr>
            <w:r w:rsidRPr="00294E1F">
              <w:rPr>
                <w:b/>
                <w:bCs/>
              </w:rPr>
              <w:t>0.22</w:t>
            </w:r>
          </w:p>
        </w:tc>
        <w:tc>
          <w:tcPr>
            <w:tcW w:w="0" w:type="auto"/>
          </w:tcPr>
          <w:p w14:paraId="475A8C2E" w14:textId="2E864245" w:rsidR="00294E1F" w:rsidRPr="00294E1F" w:rsidRDefault="00294E1F" w:rsidP="00294E1F">
            <w:pPr>
              <w:pStyle w:val="Compact"/>
              <w:jc w:val="center"/>
              <w:rPr>
                <w:b/>
                <w:bCs/>
              </w:rPr>
            </w:pPr>
            <w:r w:rsidRPr="00294E1F">
              <w:rPr>
                <w:b/>
                <w:bCs/>
              </w:rPr>
              <w:t>0.11</w:t>
            </w:r>
          </w:p>
        </w:tc>
        <w:tc>
          <w:tcPr>
            <w:tcW w:w="0" w:type="auto"/>
          </w:tcPr>
          <w:p w14:paraId="77C0A7BC" w14:textId="442582E4" w:rsidR="00294E1F" w:rsidRPr="00294E1F" w:rsidRDefault="00294E1F" w:rsidP="00294E1F">
            <w:pPr>
              <w:pStyle w:val="Compact"/>
              <w:jc w:val="center"/>
              <w:rPr>
                <w:b/>
                <w:bCs/>
              </w:rPr>
            </w:pPr>
            <w:r w:rsidRPr="00294E1F">
              <w:rPr>
                <w:b/>
                <w:bCs/>
              </w:rPr>
              <w:t>0.37</w:t>
            </w:r>
          </w:p>
        </w:tc>
        <w:tc>
          <w:tcPr>
            <w:tcW w:w="0" w:type="auto"/>
          </w:tcPr>
          <w:p w14:paraId="5BF598ED" w14:textId="6B4D0964" w:rsidR="00294E1F" w:rsidRPr="00294E1F" w:rsidRDefault="00294E1F" w:rsidP="00294E1F">
            <w:pPr>
              <w:pStyle w:val="Compact"/>
              <w:jc w:val="center"/>
              <w:rPr>
                <w:b/>
                <w:bCs/>
              </w:rPr>
            </w:pPr>
            <w:r w:rsidRPr="00294E1F">
              <w:rPr>
                <w:b/>
                <w:bCs/>
              </w:rPr>
              <w:t>0.09</w:t>
            </w:r>
          </w:p>
        </w:tc>
        <w:tc>
          <w:tcPr>
            <w:tcW w:w="0" w:type="auto"/>
          </w:tcPr>
          <w:p w14:paraId="77F8A78B" w14:textId="71A3F26C" w:rsidR="00294E1F" w:rsidRPr="00294E1F" w:rsidRDefault="00294E1F" w:rsidP="00294E1F">
            <w:pPr>
              <w:pStyle w:val="Compact"/>
              <w:jc w:val="center"/>
              <w:rPr>
                <w:b/>
                <w:bCs/>
              </w:rPr>
            </w:pPr>
            <w:r w:rsidRPr="00294E1F">
              <w:rPr>
                <w:b/>
                <w:bCs/>
              </w:rPr>
              <w:t>0.03</w:t>
            </w:r>
          </w:p>
        </w:tc>
        <w:tc>
          <w:tcPr>
            <w:tcW w:w="0" w:type="auto"/>
          </w:tcPr>
          <w:p w14:paraId="73755EF4" w14:textId="1C1A43BE" w:rsidR="00294E1F" w:rsidRPr="00294E1F" w:rsidRDefault="00294E1F" w:rsidP="00294E1F">
            <w:pPr>
              <w:pStyle w:val="Compact"/>
              <w:jc w:val="center"/>
              <w:rPr>
                <w:b/>
                <w:bCs/>
              </w:rPr>
            </w:pPr>
            <w:r w:rsidRPr="00294E1F">
              <w:rPr>
                <w:b/>
                <w:bCs/>
              </w:rPr>
              <w:t>0.18</w:t>
            </w:r>
          </w:p>
        </w:tc>
      </w:tr>
      <w:tr w:rsidR="00294E1F" w14:paraId="2A1A66A9" w14:textId="240A6C96" w:rsidTr="00294E1F">
        <w:tc>
          <w:tcPr>
            <w:tcW w:w="0" w:type="auto"/>
          </w:tcPr>
          <w:p w14:paraId="68624BC8" w14:textId="77777777" w:rsidR="00294E1F" w:rsidRDefault="00294E1F" w:rsidP="00294E1F">
            <w:pPr>
              <w:pStyle w:val="Compact"/>
              <w:jc w:val="center"/>
            </w:pPr>
            <w:r>
              <w:t>26</w:t>
            </w:r>
          </w:p>
        </w:tc>
        <w:tc>
          <w:tcPr>
            <w:tcW w:w="0" w:type="auto"/>
          </w:tcPr>
          <w:p w14:paraId="1E021BB0" w14:textId="24460E8E" w:rsidR="00294E1F" w:rsidRPr="00294E1F" w:rsidRDefault="00294E1F" w:rsidP="00294E1F">
            <w:pPr>
              <w:pStyle w:val="Compact"/>
              <w:jc w:val="center"/>
              <w:rPr>
                <w:b/>
                <w:bCs/>
              </w:rPr>
            </w:pPr>
            <w:r w:rsidRPr="00294E1F">
              <w:rPr>
                <w:b/>
                <w:bCs/>
              </w:rPr>
              <w:t>0.22</w:t>
            </w:r>
          </w:p>
        </w:tc>
        <w:tc>
          <w:tcPr>
            <w:tcW w:w="0" w:type="auto"/>
          </w:tcPr>
          <w:p w14:paraId="51ECF538" w14:textId="2C2AA8FF" w:rsidR="00294E1F" w:rsidRPr="00294E1F" w:rsidRDefault="00294E1F" w:rsidP="00294E1F">
            <w:pPr>
              <w:pStyle w:val="Compact"/>
              <w:jc w:val="center"/>
              <w:rPr>
                <w:b/>
                <w:bCs/>
              </w:rPr>
            </w:pPr>
            <w:r w:rsidRPr="00294E1F">
              <w:rPr>
                <w:b/>
                <w:bCs/>
              </w:rPr>
              <w:t>0.12</w:t>
            </w:r>
          </w:p>
        </w:tc>
        <w:tc>
          <w:tcPr>
            <w:tcW w:w="0" w:type="auto"/>
          </w:tcPr>
          <w:p w14:paraId="0A884DB9" w14:textId="121F2E30" w:rsidR="00294E1F" w:rsidRPr="00294E1F" w:rsidRDefault="00294E1F" w:rsidP="00294E1F">
            <w:pPr>
              <w:pStyle w:val="Compact"/>
              <w:jc w:val="center"/>
              <w:rPr>
                <w:b/>
                <w:bCs/>
              </w:rPr>
            </w:pPr>
            <w:r w:rsidRPr="00294E1F">
              <w:rPr>
                <w:b/>
                <w:bCs/>
              </w:rPr>
              <w:t>0.37</w:t>
            </w:r>
          </w:p>
        </w:tc>
        <w:tc>
          <w:tcPr>
            <w:tcW w:w="0" w:type="auto"/>
          </w:tcPr>
          <w:p w14:paraId="5767AAB1" w14:textId="0A029106" w:rsidR="00294E1F" w:rsidRPr="00294E1F" w:rsidRDefault="00294E1F" w:rsidP="00294E1F">
            <w:pPr>
              <w:pStyle w:val="Compact"/>
              <w:jc w:val="center"/>
              <w:rPr>
                <w:b/>
                <w:bCs/>
              </w:rPr>
            </w:pPr>
            <w:r w:rsidRPr="00294E1F">
              <w:rPr>
                <w:b/>
                <w:bCs/>
              </w:rPr>
              <w:t>0.09</w:t>
            </w:r>
          </w:p>
        </w:tc>
        <w:tc>
          <w:tcPr>
            <w:tcW w:w="0" w:type="auto"/>
          </w:tcPr>
          <w:p w14:paraId="3F0C28CF" w14:textId="659538EA" w:rsidR="00294E1F" w:rsidRPr="00294E1F" w:rsidRDefault="00294E1F" w:rsidP="00294E1F">
            <w:pPr>
              <w:pStyle w:val="Compact"/>
              <w:jc w:val="center"/>
              <w:rPr>
                <w:b/>
                <w:bCs/>
              </w:rPr>
            </w:pPr>
            <w:r w:rsidRPr="00294E1F">
              <w:rPr>
                <w:b/>
                <w:bCs/>
              </w:rPr>
              <w:t>0.03</w:t>
            </w:r>
          </w:p>
        </w:tc>
        <w:tc>
          <w:tcPr>
            <w:tcW w:w="0" w:type="auto"/>
          </w:tcPr>
          <w:p w14:paraId="73958BAA" w14:textId="4FFFCBE7" w:rsidR="00294E1F" w:rsidRPr="00294E1F" w:rsidRDefault="00294E1F" w:rsidP="00294E1F">
            <w:pPr>
              <w:pStyle w:val="Compact"/>
              <w:jc w:val="center"/>
              <w:rPr>
                <w:b/>
                <w:bCs/>
              </w:rPr>
            </w:pPr>
            <w:r w:rsidRPr="00294E1F">
              <w:rPr>
                <w:b/>
                <w:bCs/>
              </w:rPr>
              <w:t>0.19</w:t>
            </w:r>
          </w:p>
        </w:tc>
      </w:tr>
      <w:tr w:rsidR="00294E1F" w14:paraId="42FDE858" w14:textId="6E0B4E07" w:rsidTr="00294E1F">
        <w:tc>
          <w:tcPr>
            <w:tcW w:w="0" w:type="auto"/>
          </w:tcPr>
          <w:p w14:paraId="43C4F6DB" w14:textId="77777777" w:rsidR="00294E1F" w:rsidRDefault="00294E1F" w:rsidP="00294E1F">
            <w:pPr>
              <w:pStyle w:val="Compact"/>
              <w:jc w:val="center"/>
            </w:pPr>
            <w:r>
              <w:t>28</w:t>
            </w:r>
          </w:p>
        </w:tc>
        <w:tc>
          <w:tcPr>
            <w:tcW w:w="0" w:type="auto"/>
          </w:tcPr>
          <w:p w14:paraId="763F02A7" w14:textId="7908B9C7" w:rsidR="00294E1F" w:rsidRPr="00294E1F" w:rsidRDefault="00294E1F" w:rsidP="00294E1F">
            <w:pPr>
              <w:pStyle w:val="Compact"/>
              <w:jc w:val="center"/>
              <w:rPr>
                <w:b/>
                <w:bCs/>
              </w:rPr>
            </w:pPr>
            <w:r w:rsidRPr="00294E1F">
              <w:rPr>
                <w:b/>
                <w:bCs/>
              </w:rPr>
              <w:t>0.22</w:t>
            </w:r>
          </w:p>
        </w:tc>
        <w:tc>
          <w:tcPr>
            <w:tcW w:w="0" w:type="auto"/>
          </w:tcPr>
          <w:p w14:paraId="6A55AB5D" w14:textId="523D3C6C" w:rsidR="00294E1F" w:rsidRPr="00294E1F" w:rsidRDefault="00294E1F" w:rsidP="00294E1F">
            <w:pPr>
              <w:pStyle w:val="Compact"/>
              <w:jc w:val="center"/>
              <w:rPr>
                <w:b/>
                <w:bCs/>
              </w:rPr>
            </w:pPr>
            <w:r w:rsidRPr="00294E1F">
              <w:rPr>
                <w:b/>
                <w:bCs/>
              </w:rPr>
              <w:t>0.11</w:t>
            </w:r>
          </w:p>
        </w:tc>
        <w:tc>
          <w:tcPr>
            <w:tcW w:w="0" w:type="auto"/>
          </w:tcPr>
          <w:p w14:paraId="739C01CC" w14:textId="4DB6FE11" w:rsidR="00294E1F" w:rsidRPr="00294E1F" w:rsidRDefault="00294E1F" w:rsidP="00294E1F">
            <w:pPr>
              <w:pStyle w:val="Compact"/>
              <w:jc w:val="center"/>
              <w:rPr>
                <w:b/>
                <w:bCs/>
              </w:rPr>
            </w:pPr>
            <w:r w:rsidRPr="00294E1F">
              <w:rPr>
                <w:b/>
                <w:bCs/>
              </w:rPr>
              <w:t>0.36</w:t>
            </w:r>
          </w:p>
        </w:tc>
        <w:tc>
          <w:tcPr>
            <w:tcW w:w="0" w:type="auto"/>
          </w:tcPr>
          <w:p w14:paraId="4EE6BF68" w14:textId="2828BB39" w:rsidR="00294E1F" w:rsidRPr="00294E1F" w:rsidRDefault="00294E1F" w:rsidP="00294E1F">
            <w:pPr>
              <w:pStyle w:val="Compact"/>
              <w:jc w:val="center"/>
              <w:rPr>
                <w:b/>
                <w:bCs/>
              </w:rPr>
            </w:pPr>
            <w:r w:rsidRPr="00294E1F">
              <w:rPr>
                <w:b/>
                <w:bCs/>
              </w:rPr>
              <w:t>0.1</w:t>
            </w:r>
          </w:p>
        </w:tc>
        <w:tc>
          <w:tcPr>
            <w:tcW w:w="0" w:type="auto"/>
          </w:tcPr>
          <w:p w14:paraId="0549E85A" w14:textId="3BCC2A6C" w:rsidR="00294E1F" w:rsidRPr="00294E1F" w:rsidRDefault="00294E1F" w:rsidP="00294E1F">
            <w:pPr>
              <w:pStyle w:val="Compact"/>
              <w:jc w:val="center"/>
              <w:rPr>
                <w:b/>
                <w:bCs/>
              </w:rPr>
            </w:pPr>
            <w:r w:rsidRPr="00294E1F">
              <w:rPr>
                <w:b/>
                <w:bCs/>
              </w:rPr>
              <w:t>0.04</w:t>
            </w:r>
          </w:p>
        </w:tc>
        <w:tc>
          <w:tcPr>
            <w:tcW w:w="0" w:type="auto"/>
          </w:tcPr>
          <w:p w14:paraId="5E2BAACD" w14:textId="4843C972" w:rsidR="00294E1F" w:rsidRPr="00294E1F" w:rsidRDefault="00294E1F" w:rsidP="00294E1F">
            <w:pPr>
              <w:pStyle w:val="Compact"/>
              <w:jc w:val="center"/>
              <w:rPr>
                <w:b/>
                <w:bCs/>
              </w:rPr>
            </w:pPr>
            <w:r w:rsidRPr="00294E1F">
              <w:rPr>
                <w:b/>
                <w:bCs/>
              </w:rPr>
              <w:t>0.2</w:t>
            </w:r>
          </w:p>
        </w:tc>
      </w:tr>
      <w:tr w:rsidR="00294E1F" w14:paraId="66298865" w14:textId="0E3A05C3" w:rsidTr="00294E1F">
        <w:tc>
          <w:tcPr>
            <w:tcW w:w="0" w:type="auto"/>
          </w:tcPr>
          <w:p w14:paraId="7604CA98" w14:textId="77777777" w:rsidR="00294E1F" w:rsidRDefault="00294E1F" w:rsidP="00294E1F">
            <w:pPr>
              <w:pStyle w:val="Compact"/>
              <w:jc w:val="center"/>
            </w:pPr>
            <w:r>
              <w:t>30</w:t>
            </w:r>
          </w:p>
        </w:tc>
        <w:tc>
          <w:tcPr>
            <w:tcW w:w="0" w:type="auto"/>
          </w:tcPr>
          <w:p w14:paraId="30DD1917" w14:textId="5AFF6FF9" w:rsidR="00294E1F" w:rsidRPr="00294E1F" w:rsidRDefault="00294E1F" w:rsidP="00294E1F">
            <w:pPr>
              <w:pStyle w:val="Compact"/>
              <w:jc w:val="center"/>
              <w:rPr>
                <w:b/>
                <w:bCs/>
              </w:rPr>
            </w:pPr>
            <w:r w:rsidRPr="00294E1F">
              <w:rPr>
                <w:b/>
                <w:bCs/>
              </w:rPr>
              <w:t>0.22</w:t>
            </w:r>
          </w:p>
        </w:tc>
        <w:tc>
          <w:tcPr>
            <w:tcW w:w="0" w:type="auto"/>
          </w:tcPr>
          <w:p w14:paraId="2D18422D" w14:textId="4B6CDA5C" w:rsidR="00294E1F" w:rsidRPr="00294E1F" w:rsidRDefault="00294E1F" w:rsidP="00294E1F">
            <w:pPr>
              <w:pStyle w:val="Compact"/>
              <w:jc w:val="center"/>
              <w:rPr>
                <w:b/>
                <w:bCs/>
              </w:rPr>
            </w:pPr>
            <w:r w:rsidRPr="00294E1F">
              <w:rPr>
                <w:b/>
                <w:bCs/>
              </w:rPr>
              <w:t>0.12</w:t>
            </w:r>
          </w:p>
        </w:tc>
        <w:tc>
          <w:tcPr>
            <w:tcW w:w="0" w:type="auto"/>
          </w:tcPr>
          <w:p w14:paraId="16AF8261" w14:textId="23CF57F8" w:rsidR="00294E1F" w:rsidRPr="00294E1F" w:rsidRDefault="00294E1F" w:rsidP="00294E1F">
            <w:pPr>
              <w:pStyle w:val="Compact"/>
              <w:jc w:val="center"/>
              <w:rPr>
                <w:b/>
                <w:bCs/>
              </w:rPr>
            </w:pPr>
            <w:r w:rsidRPr="00294E1F">
              <w:rPr>
                <w:b/>
                <w:bCs/>
              </w:rPr>
              <w:t>0.36</w:t>
            </w:r>
          </w:p>
        </w:tc>
        <w:tc>
          <w:tcPr>
            <w:tcW w:w="0" w:type="auto"/>
          </w:tcPr>
          <w:p w14:paraId="28AF4302" w14:textId="255EDB2D" w:rsidR="00294E1F" w:rsidRPr="00294E1F" w:rsidRDefault="00294E1F" w:rsidP="00294E1F">
            <w:pPr>
              <w:pStyle w:val="Compact"/>
              <w:jc w:val="center"/>
              <w:rPr>
                <w:b/>
                <w:bCs/>
              </w:rPr>
            </w:pPr>
            <w:r w:rsidRPr="00294E1F">
              <w:rPr>
                <w:b/>
                <w:bCs/>
              </w:rPr>
              <w:t>0.11</w:t>
            </w:r>
          </w:p>
        </w:tc>
        <w:tc>
          <w:tcPr>
            <w:tcW w:w="0" w:type="auto"/>
          </w:tcPr>
          <w:p w14:paraId="66AA6B95" w14:textId="1B4A8C60" w:rsidR="00294E1F" w:rsidRPr="00294E1F" w:rsidRDefault="00294E1F" w:rsidP="00294E1F">
            <w:pPr>
              <w:pStyle w:val="Compact"/>
              <w:jc w:val="center"/>
              <w:rPr>
                <w:b/>
                <w:bCs/>
              </w:rPr>
            </w:pPr>
            <w:r w:rsidRPr="00294E1F">
              <w:rPr>
                <w:b/>
                <w:bCs/>
              </w:rPr>
              <w:t>0.04</w:t>
            </w:r>
          </w:p>
        </w:tc>
        <w:tc>
          <w:tcPr>
            <w:tcW w:w="0" w:type="auto"/>
          </w:tcPr>
          <w:p w14:paraId="6811EDE8" w14:textId="64D13017" w:rsidR="00294E1F" w:rsidRPr="00294E1F" w:rsidRDefault="00294E1F" w:rsidP="00294E1F">
            <w:pPr>
              <w:pStyle w:val="Compact"/>
              <w:jc w:val="center"/>
              <w:rPr>
                <w:b/>
                <w:bCs/>
              </w:rPr>
            </w:pPr>
            <w:r w:rsidRPr="00294E1F">
              <w:rPr>
                <w:b/>
                <w:bCs/>
              </w:rPr>
              <w:t>0.21</w:t>
            </w:r>
          </w:p>
        </w:tc>
      </w:tr>
      <w:tr w:rsidR="00294E1F" w14:paraId="4E887491" w14:textId="50315B8A" w:rsidTr="00294E1F">
        <w:tc>
          <w:tcPr>
            <w:tcW w:w="0" w:type="auto"/>
          </w:tcPr>
          <w:p w14:paraId="777A7BC0" w14:textId="77777777" w:rsidR="00294E1F" w:rsidRDefault="00294E1F" w:rsidP="00294E1F">
            <w:pPr>
              <w:pStyle w:val="Compact"/>
              <w:jc w:val="center"/>
            </w:pPr>
            <w:r>
              <w:t>32</w:t>
            </w:r>
          </w:p>
        </w:tc>
        <w:tc>
          <w:tcPr>
            <w:tcW w:w="0" w:type="auto"/>
          </w:tcPr>
          <w:p w14:paraId="30EA7507" w14:textId="01ABF5D2" w:rsidR="00294E1F" w:rsidRPr="00294E1F" w:rsidRDefault="00294E1F" w:rsidP="00294E1F">
            <w:pPr>
              <w:pStyle w:val="Compact"/>
              <w:jc w:val="center"/>
              <w:rPr>
                <w:b/>
                <w:bCs/>
              </w:rPr>
            </w:pPr>
            <w:r w:rsidRPr="00294E1F">
              <w:rPr>
                <w:b/>
                <w:bCs/>
              </w:rPr>
              <w:t>0.22</w:t>
            </w:r>
          </w:p>
        </w:tc>
        <w:tc>
          <w:tcPr>
            <w:tcW w:w="0" w:type="auto"/>
          </w:tcPr>
          <w:p w14:paraId="2D98662F" w14:textId="17C9C963" w:rsidR="00294E1F" w:rsidRPr="00294E1F" w:rsidRDefault="00294E1F" w:rsidP="00294E1F">
            <w:pPr>
              <w:pStyle w:val="Compact"/>
              <w:jc w:val="center"/>
              <w:rPr>
                <w:b/>
                <w:bCs/>
              </w:rPr>
            </w:pPr>
            <w:r w:rsidRPr="00294E1F">
              <w:rPr>
                <w:b/>
                <w:bCs/>
              </w:rPr>
              <w:t>0.11</w:t>
            </w:r>
          </w:p>
        </w:tc>
        <w:tc>
          <w:tcPr>
            <w:tcW w:w="0" w:type="auto"/>
          </w:tcPr>
          <w:p w14:paraId="4A94EE58" w14:textId="2C3C2934" w:rsidR="00294E1F" w:rsidRPr="00294E1F" w:rsidRDefault="00294E1F" w:rsidP="00294E1F">
            <w:pPr>
              <w:pStyle w:val="Compact"/>
              <w:jc w:val="center"/>
              <w:rPr>
                <w:b/>
                <w:bCs/>
              </w:rPr>
            </w:pPr>
            <w:r w:rsidRPr="00294E1F">
              <w:rPr>
                <w:b/>
                <w:bCs/>
              </w:rPr>
              <w:t>0.36</w:t>
            </w:r>
          </w:p>
        </w:tc>
        <w:tc>
          <w:tcPr>
            <w:tcW w:w="0" w:type="auto"/>
          </w:tcPr>
          <w:p w14:paraId="7290EAF6" w14:textId="449D5456" w:rsidR="00294E1F" w:rsidRPr="00294E1F" w:rsidRDefault="00294E1F" w:rsidP="00294E1F">
            <w:pPr>
              <w:pStyle w:val="Compact"/>
              <w:jc w:val="center"/>
              <w:rPr>
                <w:b/>
                <w:bCs/>
              </w:rPr>
            </w:pPr>
            <w:r w:rsidRPr="00294E1F">
              <w:rPr>
                <w:b/>
                <w:bCs/>
              </w:rPr>
              <w:t>0.12</w:t>
            </w:r>
          </w:p>
        </w:tc>
        <w:tc>
          <w:tcPr>
            <w:tcW w:w="0" w:type="auto"/>
          </w:tcPr>
          <w:p w14:paraId="3C92C6C5" w14:textId="769E2456" w:rsidR="00294E1F" w:rsidRPr="00294E1F" w:rsidRDefault="00294E1F" w:rsidP="00294E1F">
            <w:pPr>
              <w:pStyle w:val="Compact"/>
              <w:jc w:val="center"/>
              <w:rPr>
                <w:b/>
                <w:bCs/>
              </w:rPr>
            </w:pPr>
            <w:r w:rsidRPr="00294E1F">
              <w:rPr>
                <w:b/>
                <w:bCs/>
              </w:rPr>
              <w:t>0.04</w:t>
            </w:r>
          </w:p>
        </w:tc>
        <w:tc>
          <w:tcPr>
            <w:tcW w:w="0" w:type="auto"/>
          </w:tcPr>
          <w:p w14:paraId="55841B2B" w14:textId="05FC0FF2" w:rsidR="00294E1F" w:rsidRPr="00294E1F" w:rsidRDefault="00294E1F" w:rsidP="00294E1F">
            <w:pPr>
              <w:pStyle w:val="Compact"/>
              <w:jc w:val="center"/>
              <w:rPr>
                <w:b/>
                <w:bCs/>
              </w:rPr>
            </w:pPr>
            <w:r w:rsidRPr="00294E1F">
              <w:rPr>
                <w:b/>
                <w:bCs/>
              </w:rPr>
              <w:t>0.23</w:t>
            </w:r>
          </w:p>
        </w:tc>
      </w:tr>
      <w:tr w:rsidR="00294E1F" w14:paraId="7B621C4A" w14:textId="53B84187" w:rsidTr="00294E1F">
        <w:tc>
          <w:tcPr>
            <w:tcW w:w="0" w:type="auto"/>
          </w:tcPr>
          <w:p w14:paraId="0E8BADCE" w14:textId="77777777" w:rsidR="00294E1F" w:rsidRDefault="00294E1F" w:rsidP="00294E1F">
            <w:pPr>
              <w:pStyle w:val="Compact"/>
              <w:jc w:val="center"/>
            </w:pPr>
            <w:r>
              <w:t>34</w:t>
            </w:r>
          </w:p>
        </w:tc>
        <w:tc>
          <w:tcPr>
            <w:tcW w:w="0" w:type="auto"/>
          </w:tcPr>
          <w:p w14:paraId="1F97743B" w14:textId="39C4932F" w:rsidR="00294E1F" w:rsidRPr="00294E1F" w:rsidRDefault="00294E1F" w:rsidP="00294E1F">
            <w:pPr>
              <w:pStyle w:val="Compact"/>
              <w:jc w:val="center"/>
              <w:rPr>
                <w:b/>
                <w:bCs/>
              </w:rPr>
            </w:pPr>
            <w:r w:rsidRPr="00294E1F">
              <w:rPr>
                <w:b/>
                <w:bCs/>
              </w:rPr>
              <w:t>0.22</w:t>
            </w:r>
          </w:p>
        </w:tc>
        <w:tc>
          <w:tcPr>
            <w:tcW w:w="0" w:type="auto"/>
          </w:tcPr>
          <w:p w14:paraId="1052BE59" w14:textId="0A37CEB0" w:rsidR="00294E1F" w:rsidRPr="00294E1F" w:rsidRDefault="00294E1F" w:rsidP="00294E1F">
            <w:pPr>
              <w:pStyle w:val="Compact"/>
              <w:jc w:val="center"/>
              <w:rPr>
                <w:b/>
                <w:bCs/>
              </w:rPr>
            </w:pPr>
            <w:r w:rsidRPr="00294E1F">
              <w:rPr>
                <w:b/>
                <w:bCs/>
              </w:rPr>
              <w:t>0.11</w:t>
            </w:r>
          </w:p>
        </w:tc>
        <w:tc>
          <w:tcPr>
            <w:tcW w:w="0" w:type="auto"/>
          </w:tcPr>
          <w:p w14:paraId="515D17AD" w14:textId="3229809C" w:rsidR="00294E1F" w:rsidRPr="00294E1F" w:rsidRDefault="00294E1F" w:rsidP="00294E1F">
            <w:pPr>
              <w:pStyle w:val="Compact"/>
              <w:jc w:val="center"/>
              <w:rPr>
                <w:b/>
                <w:bCs/>
              </w:rPr>
            </w:pPr>
            <w:r w:rsidRPr="00294E1F">
              <w:rPr>
                <w:b/>
                <w:bCs/>
              </w:rPr>
              <w:t>0.37</w:t>
            </w:r>
          </w:p>
        </w:tc>
        <w:tc>
          <w:tcPr>
            <w:tcW w:w="0" w:type="auto"/>
          </w:tcPr>
          <w:p w14:paraId="6717F6B2" w14:textId="3CACA2F0" w:rsidR="00294E1F" w:rsidRPr="00294E1F" w:rsidRDefault="00294E1F" w:rsidP="00294E1F">
            <w:pPr>
              <w:pStyle w:val="Compact"/>
              <w:jc w:val="center"/>
              <w:rPr>
                <w:b/>
                <w:bCs/>
              </w:rPr>
            </w:pPr>
            <w:r w:rsidRPr="00294E1F">
              <w:rPr>
                <w:b/>
                <w:bCs/>
              </w:rPr>
              <w:t>0.13</w:t>
            </w:r>
          </w:p>
        </w:tc>
        <w:tc>
          <w:tcPr>
            <w:tcW w:w="0" w:type="auto"/>
          </w:tcPr>
          <w:p w14:paraId="1D5FF657" w14:textId="30C11409" w:rsidR="00294E1F" w:rsidRPr="00294E1F" w:rsidRDefault="00294E1F" w:rsidP="00294E1F">
            <w:pPr>
              <w:pStyle w:val="Compact"/>
              <w:jc w:val="center"/>
              <w:rPr>
                <w:b/>
                <w:bCs/>
              </w:rPr>
            </w:pPr>
            <w:r w:rsidRPr="00294E1F">
              <w:rPr>
                <w:b/>
                <w:bCs/>
              </w:rPr>
              <w:t>0.05</w:t>
            </w:r>
          </w:p>
        </w:tc>
        <w:tc>
          <w:tcPr>
            <w:tcW w:w="0" w:type="auto"/>
          </w:tcPr>
          <w:p w14:paraId="5216A82B" w14:textId="467C4922" w:rsidR="00294E1F" w:rsidRPr="00294E1F" w:rsidRDefault="00294E1F" w:rsidP="00294E1F">
            <w:pPr>
              <w:pStyle w:val="Compact"/>
              <w:jc w:val="center"/>
              <w:rPr>
                <w:b/>
                <w:bCs/>
              </w:rPr>
            </w:pPr>
            <w:r w:rsidRPr="00294E1F">
              <w:rPr>
                <w:b/>
                <w:bCs/>
              </w:rPr>
              <w:t>0.25</w:t>
            </w:r>
          </w:p>
        </w:tc>
      </w:tr>
    </w:tbl>
    <w:p w14:paraId="2AFE66DA" w14:textId="3517AE52" w:rsidR="003543A7" w:rsidRDefault="003543A7" w:rsidP="003543A7"/>
    <w:p w14:paraId="7AB70619" w14:textId="26E2CE43" w:rsidR="007F39CD" w:rsidRDefault="007F39CD" w:rsidP="00CC552C">
      <w:pPr>
        <w:pStyle w:val="Thesissectionheading"/>
      </w:pPr>
      <w:r>
        <w:t>Discussion</w:t>
      </w:r>
    </w:p>
    <w:p w14:paraId="0555155B" w14:textId="061E7B45" w:rsidR="007F39CD" w:rsidRDefault="00570BB6" w:rsidP="007F39CD">
      <w:pPr>
        <w:pStyle w:val="Thesisnormal"/>
      </w:pPr>
      <w:r>
        <w:t xml:space="preserve">The thermal reaction norm </w:t>
      </w:r>
      <w:r w:rsidR="00B70D7A">
        <w:t xml:space="preserve">of metabolic rate </w:t>
      </w:r>
      <w:r>
        <w:t>was</w:t>
      </w:r>
      <w:r w:rsidR="00CA3C2D">
        <w:t xml:space="preserve"> not susceptible to </w:t>
      </w:r>
      <w:r>
        <w:t xml:space="preserve">developmental </w:t>
      </w:r>
      <w:r w:rsidR="00CA3C2D">
        <w:t>temperature changes. Congruently, we found no differences among developmental temperatures in the repeatability of slope. This suggests that</w:t>
      </w:r>
      <w:r w:rsidR="00B70D7A">
        <w:t xml:space="preserve"> while</w:t>
      </w:r>
      <w:r w:rsidR="00CA3C2D">
        <w:t xml:space="preserve"> individuals </w:t>
      </w:r>
      <w:r w:rsidR="007053E3">
        <w:t>displayed</w:t>
      </w:r>
      <w:r w:rsidR="00CA3C2D">
        <w:t xml:space="preserve"> consistent variation in their plasticity (I x E)</w:t>
      </w:r>
      <w:r w:rsidR="00A71644">
        <w:t>,</w:t>
      </w:r>
      <w:r>
        <w:t xml:space="preserve"> </w:t>
      </w:r>
      <w:r w:rsidR="00B70D7A">
        <w:t>early</w:t>
      </w:r>
      <w:r w:rsidR="00CA3C2D">
        <w:t xml:space="preserve"> </w:t>
      </w:r>
      <w:r>
        <w:t>thermal environment</w:t>
      </w:r>
      <w:r w:rsidR="00A71644">
        <w:t>s</w:t>
      </w:r>
      <w:r w:rsidR="00CA3C2D">
        <w:t xml:space="preserve"> did</w:t>
      </w:r>
      <w:r w:rsidR="007053E3">
        <w:t xml:space="preserve"> not impact</w:t>
      </w:r>
      <w:r w:rsidR="00F807C8">
        <w:t xml:space="preserve"> individual </w:t>
      </w:r>
      <w:r>
        <w:t>variation</w:t>
      </w:r>
      <w:r w:rsidR="00F807C8">
        <w:t xml:space="preserve"> in</w:t>
      </w:r>
      <w:r w:rsidR="00CA3C2D">
        <w:t xml:space="preserve"> </w:t>
      </w:r>
      <w:r w:rsidR="007053E3">
        <w:t>phenotypic</w:t>
      </w:r>
      <w:r w:rsidR="00ED0BD9">
        <w:t xml:space="preserve"> flexibility of metabolic rate</w:t>
      </w:r>
      <w:r w:rsidR="00A71644">
        <w:t>.</w:t>
      </w:r>
      <w:r w:rsidRPr="00570BB6">
        <w:t xml:space="preserve"> </w:t>
      </w:r>
      <w:r>
        <w:t xml:space="preserve">Consistent individual variation in average metabolic rate </w:t>
      </w:r>
      <w:r w:rsidR="00A71644">
        <w:t xml:space="preserve">were also unaffected by developmental temperatures, as well as </w:t>
      </w:r>
      <w:r>
        <w:t xml:space="preserve">acute temperatures. </w:t>
      </w:r>
    </w:p>
    <w:p w14:paraId="5681D9C8" w14:textId="4E8CBB33" w:rsidR="002E5EDA" w:rsidRDefault="002E5EDA" w:rsidP="007F39CD">
      <w:pPr>
        <w:pStyle w:val="Thesisnormal"/>
      </w:pPr>
    </w:p>
    <w:p w14:paraId="07F682CD" w14:textId="3BCB0106" w:rsidR="002E5EDA" w:rsidRDefault="002E5EDA" w:rsidP="002E5EDA">
      <w:pPr>
        <w:pStyle w:val="Thesissubheading"/>
      </w:pPr>
      <w:commentRangeStart w:id="7"/>
      <w:r>
        <w:t>The influence of developmental temperature on thermal reaction norms of metabolic rate</w:t>
      </w:r>
      <w:commentRangeEnd w:id="7"/>
      <w:r w:rsidR="00B54AF5">
        <w:rPr>
          <w:rStyle w:val="CommentReference"/>
          <w:rFonts w:asciiTheme="minorHAnsi" w:eastAsiaTheme="minorEastAsia" w:hAnsiTheme="minorHAnsi" w:cstheme="minorBidi"/>
          <w:bCs w:val="0"/>
          <w:i w:val="0"/>
          <w:lang w:val="en-US"/>
        </w:rPr>
        <w:commentReference w:id="7"/>
      </w:r>
    </w:p>
    <w:p w14:paraId="769205A2" w14:textId="77777777" w:rsidR="002E5EDA" w:rsidRDefault="002E5EDA" w:rsidP="007F39CD">
      <w:pPr>
        <w:pStyle w:val="Thesisnormal"/>
      </w:pPr>
    </w:p>
    <w:p w14:paraId="5BE1E578" w14:textId="1B7D8115" w:rsidR="00A87F62" w:rsidRDefault="00D42160" w:rsidP="00DF54AF">
      <w:pPr>
        <w:pStyle w:val="Thesisnormal"/>
      </w:pPr>
      <w:r>
        <w:t xml:space="preserve">Thermal reaction norms of metabolic rate </w:t>
      </w:r>
      <w:r w:rsidR="00682453">
        <w:t>were</w:t>
      </w:r>
      <w:r>
        <w:t xml:space="preserve"> robust to </w:t>
      </w:r>
      <w:r w:rsidR="00933749">
        <w:t xml:space="preserve">changes in </w:t>
      </w:r>
      <w:r>
        <w:t xml:space="preserve">developmental temperature. </w:t>
      </w:r>
      <w:r w:rsidR="00570BB6">
        <w:t>O</w:t>
      </w:r>
      <w:r w:rsidR="00933749">
        <w:t>ur incubation</w:t>
      </w:r>
      <w:r w:rsidR="003A2F6C">
        <w:t xml:space="preserve"> </w:t>
      </w:r>
      <w:r w:rsidR="00A71644">
        <w:t>treatments</w:t>
      </w:r>
      <w:r w:rsidR="00933749">
        <w:t xml:space="preserve"> represent </w:t>
      </w:r>
      <w:r w:rsidR="00C207A9">
        <w:t xml:space="preserve">thermal </w:t>
      </w:r>
      <w:r w:rsidR="00933749">
        <w:t>extremes of natural nest sites</w:t>
      </w:r>
      <w:r w:rsidR="003A2F6C">
        <w:t xml:space="preserve"> </w:t>
      </w:r>
      <w:r w:rsidR="00C379BE">
        <w:t xml:space="preserve">and </w:t>
      </w:r>
      <w:r w:rsidR="003A2F6C">
        <w:t xml:space="preserve">may not be </w:t>
      </w:r>
      <w:r w:rsidR="00C379BE">
        <w:t>distinctive</w:t>
      </w:r>
      <w:r w:rsidR="003A2F6C">
        <w:t xml:space="preserve"> enough to elicit a change in phenotypic flexibility</w:t>
      </w:r>
      <w:r w:rsidR="00933749">
        <w:t xml:space="preserve"> </w:t>
      </w:r>
      <w:r w:rsidR="00933749">
        <w:fldChar w:fldCharType="begin"/>
      </w:r>
      <w:r w:rsidR="00933749">
        <w:instrText xml:space="preserve"> ADDIN ZOTERO_ITEM CSL_CITATION {"citationID":"FecJD2Pj","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933749">
        <w:fldChar w:fldCharType="separate"/>
      </w:r>
      <w:r w:rsidR="00933749">
        <w:rPr>
          <w:noProof/>
        </w:rPr>
        <w:t>(Cheetham et al., 2011)</w:t>
      </w:r>
      <w:r w:rsidR="00933749">
        <w:fldChar w:fldCharType="end"/>
      </w:r>
      <w:r w:rsidR="00933749">
        <w:t xml:space="preserve">. </w:t>
      </w:r>
      <w:r w:rsidR="00F16B3C">
        <w:t xml:space="preserve">Among the few studies that investigated the effects of pre- and </w:t>
      </w:r>
      <w:r w:rsidR="00EB3641">
        <w:t>post-hatching</w:t>
      </w:r>
      <w:r w:rsidR="00F16B3C">
        <w:t xml:space="preserve"> </w:t>
      </w:r>
      <w:r w:rsidR="00F71DA9">
        <w:t>temperature</w:t>
      </w:r>
      <w:r w:rsidR="00F16B3C">
        <w:t xml:space="preserve"> on reversible plasticity of metabolic rate, results have been mixed</w:t>
      </w:r>
      <w:r w:rsidR="00F01EDA">
        <w:t xml:space="preserve"> </w:t>
      </w:r>
      <w:r w:rsidR="00A87F62">
        <w:t>and lack</w:t>
      </w:r>
      <w:r w:rsidR="00F71DA9">
        <w:t>ed</w:t>
      </w:r>
      <w:r w:rsidR="00A87F62">
        <w:t xml:space="preserve"> generality </w:t>
      </w:r>
      <w:r w:rsidR="00EB3641">
        <w:t>(Table 1, Beaman et al., 2016)</w:t>
      </w:r>
      <w:r w:rsidR="00F16B3C">
        <w:t>.</w:t>
      </w:r>
      <w:r w:rsidR="00EB3641">
        <w:t xml:space="preserve"> For example, </w:t>
      </w:r>
      <w:r w:rsidR="00647483">
        <w:t xml:space="preserve">wild caught mosquitofish that </w:t>
      </w:r>
      <w:r w:rsidR="00F01EDA">
        <w:t>develop</w:t>
      </w:r>
      <w:r w:rsidR="00647483">
        <w:t>ed</w:t>
      </w:r>
      <w:r w:rsidR="00F01EDA">
        <w:t xml:space="preserve"> in</w:t>
      </w:r>
      <w:r w:rsidR="00647483">
        <w:t xml:space="preserve"> either</w:t>
      </w:r>
      <w:r w:rsidR="00F01EDA">
        <w:t xml:space="preserve"> spring </w:t>
      </w:r>
      <w:r w:rsidR="00C207A9">
        <w:t>or summer</w:t>
      </w:r>
      <w:r w:rsidR="00F01EDA">
        <w:t xml:space="preserve"> temperatures </w:t>
      </w:r>
      <w:r w:rsidR="00647483">
        <w:t xml:space="preserve">have </w:t>
      </w:r>
      <w:r w:rsidR="00F71DA9">
        <w:t>different</w:t>
      </w:r>
      <w:r w:rsidR="00F01EDA">
        <w:t xml:space="preserve"> thermal reaction norms </w:t>
      </w:r>
      <w:r w:rsidR="00570BB6">
        <w:t>for</w:t>
      </w:r>
      <w:r w:rsidR="00F01EDA">
        <w:t xml:space="preserve"> metabolic scope</w:t>
      </w:r>
      <w:r w:rsidR="00EB3641">
        <w:t xml:space="preserve"> </w:t>
      </w:r>
      <w:r w:rsidR="00EB3641">
        <w:fldChar w:fldCharType="begin"/>
      </w:r>
      <w:r w:rsidR="00F91F75">
        <w:instrText xml:space="preserve"> ADDIN ZOTERO_ITEM CSL_CITATION {"citationID":"ob1NxURI","properties":{"formattedCitation":"(Seebacher et al., 2014)","plainCitation":"(Seebacher et al., 2014)","noteIndex":0},"citationItems":[{"id":"8zs1hmCj/9bvDXCFL","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EB3641">
        <w:fldChar w:fldCharType="separate"/>
      </w:r>
      <w:r w:rsidR="00EB3641">
        <w:rPr>
          <w:noProof/>
        </w:rPr>
        <w:t>(Seebacher et al., 2014)</w:t>
      </w:r>
      <w:r w:rsidR="00EB3641">
        <w:fldChar w:fldCharType="end"/>
      </w:r>
      <w:r w:rsidR="00F01EDA">
        <w:t xml:space="preserve">. Whereas, </w:t>
      </w:r>
      <w:r w:rsidR="00EB3641">
        <w:t>there were</w:t>
      </w:r>
      <w:r w:rsidR="00F01EDA">
        <w:t xml:space="preserve"> no significant interaction between incubation temperature and </w:t>
      </w:r>
      <w:r w:rsidR="00EB3641">
        <w:t xml:space="preserve">reversible </w:t>
      </w:r>
      <w:r w:rsidR="00F01EDA">
        <w:t>plasticity of metabolic rate</w:t>
      </w:r>
      <w:r w:rsidR="00EB3641">
        <w:t xml:space="preserve"> in tadpoles of striped marsh frogs </w:t>
      </w:r>
      <w:r w:rsidR="00EB3641">
        <w:fldChar w:fldCharType="begin"/>
      </w:r>
      <w:r w:rsidR="00EB3641">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rsidR="00EB3641">
        <w:fldChar w:fldCharType="separate"/>
      </w:r>
      <w:r w:rsidR="00EB3641">
        <w:rPr>
          <w:noProof/>
        </w:rPr>
        <w:t>(Seebacher &amp; Grigaltchik, 2014)</w:t>
      </w:r>
      <w:r w:rsidR="00EB3641">
        <w:fldChar w:fldCharType="end"/>
      </w:r>
      <w:r w:rsidR="00F01EDA">
        <w:t xml:space="preserve">. </w:t>
      </w:r>
      <w:r w:rsidR="00F71DA9">
        <w:t>T</w:t>
      </w:r>
      <w:r w:rsidR="00444C8C">
        <w:t>he evolution of</w:t>
      </w:r>
      <w:r w:rsidR="00EB3641">
        <w:t xml:space="preserve"> </w:t>
      </w:r>
      <w:r w:rsidR="00A87F62">
        <w:t xml:space="preserve">developmental control on reversible plasticity is </w:t>
      </w:r>
      <w:r w:rsidR="00776C3B">
        <w:t xml:space="preserve">thus </w:t>
      </w:r>
      <w:r w:rsidR="00A87F62">
        <w:t>likely</w:t>
      </w:r>
      <w:r w:rsidR="00776C3B">
        <w:t xml:space="preserve"> </w:t>
      </w:r>
      <w:r w:rsidR="00A87F62">
        <w:t>very species specific.</w:t>
      </w:r>
      <w:r w:rsidR="000B3A64">
        <w:t xml:space="preserve"> Past selection regimes</w:t>
      </w:r>
      <w:r w:rsidR="00A87F62">
        <w:t xml:space="preserve"> </w:t>
      </w:r>
      <w:r w:rsidR="002977C2">
        <w:t>that</w:t>
      </w:r>
      <w:r w:rsidR="000B3A64">
        <w:t xml:space="preserve"> have optimised each </w:t>
      </w:r>
      <w:r w:rsidR="000B3A64">
        <w:lastRenderedPageBreak/>
        <w:t>species’ thermal reaction norms</w:t>
      </w:r>
      <w:r w:rsidR="000B3A64" w:rsidRPr="00570BB6">
        <w:t xml:space="preserve"> </w:t>
      </w:r>
      <w:r w:rsidR="002977C2">
        <w:t>may allow</w:t>
      </w:r>
      <w:r w:rsidR="00570BB6">
        <w:t xml:space="preserve"> some species </w:t>
      </w:r>
      <w:r w:rsidR="002977C2">
        <w:t>to</w:t>
      </w:r>
      <w:r w:rsidR="00F71DA9">
        <w:t xml:space="preserve"> better withstand</w:t>
      </w:r>
      <w:r w:rsidR="00570BB6">
        <w:t xml:space="preserve"> fluctuations in developmental temperatures than others</w:t>
      </w:r>
      <w:r w:rsidR="000B3A64">
        <w:t xml:space="preserve">. </w:t>
      </w:r>
      <w:r w:rsidR="00570BB6">
        <w:t>T</w:t>
      </w:r>
      <w:r w:rsidR="00A87F62">
        <w:t xml:space="preserve">he impacts of early life environments on later-life plasticity should </w:t>
      </w:r>
      <w:r w:rsidR="002977C2">
        <w:t>therefore be</w:t>
      </w:r>
      <w:r w:rsidR="009615C9">
        <w:t xml:space="preserve"> examined in the context of each</w:t>
      </w:r>
      <w:r w:rsidR="00A87F62">
        <w:t xml:space="preserve"> species recent </w:t>
      </w:r>
      <w:r w:rsidR="00570BB6">
        <w:t>and</w:t>
      </w:r>
      <w:r w:rsidR="00A87F62">
        <w:t xml:space="preserve"> </w:t>
      </w:r>
      <w:r w:rsidR="00551B82">
        <w:t>past</w:t>
      </w:r>
      <w:r w:rsidR="00A87F62">
        <w:t xml:space="preserve"> thermal history </w:t>
      </w:r>
      <w:r w:rsidR="009D2DD0">
        <w:fldChar w:fldCharType="begin"/>
      </w:r>
      <w:r w:rsidR="009D2DD0">
        <w:instrText xml:space="preserve"> ADDIN ZOTERO_ITEM CSL_CITATION {"citationID":"GCGEnlt7","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D2DD0">
        <w:fldChar w:fldCharType="separate"/>
      </w:r>
      <w:r w:rsidR="009D2DD0">
        <w:rPr>
          <w:noProof/>
        </w:rPr>
        <w:t>(Roelofs et al., 2010)</w:t>
      </w:r>
      <w:r w:rsidR="009D2DD0">
        <w:fldChar w:fldCharType="end"/>
      </w:r>
      <w:r w:rsidR="00A87F62">
        <w:t>.</w:t>
      </w:r>
      <w:r w:rsidR="00C207A9">
        <w:t xml:space="preserve"> </w:t>
      </w:r>
      <w:r w:rsidR="009615C9">
        <w:t xml:space="preserve">While </w:t>
      </w:r>
      <w:r w:rsidR="00570BB6">
        <w:t>experimental studies</w:t>
      </w:r>
      <w:r w:rsidR="002977C2">
        <w:t xml:space="preserve"> with</w:t>
      </w:r>
      <w:r w:rsidR="00570BB6">
        <w:t xml:space="preserve"> </w:t>
      </w:r>
      <w:r w:rsidR="002977C2">
        <w:t xml:space="preserve">wild animals </w:t>
      </w:r>
      <w:r w:rsidR="00570BB6">
        <w:t xml:space="preserve">is valuable to understand how natural populations respond </w:t>
      </w:r>
      <w:r w:rsidR="00807011">
        <w:t xml:space="preserve">under controlled settings. </w:t>
      </w:r>
      <w:r w:rsidR="009615C9">
        <w:t>C</w:t>
      </w:r>
      <w:r w:rsidR="00647483">
        <w:t>ommon-garden</w:t>
      </w:r>
      <w:r w:rsidR="00C207A9">
        <w:t xml:space="preserve"> </w:t>
      </w:r>
      <w:r w:rsidR="00647483">
        <w:t xml:space="preserve">experiments </w:t>
      </w:r>
      <w:r w:rsidR="00807011">
        <w:t>may be necessary</w:t>
      </w:r>
      <w:r w:rsidR="00C207A9">
        <w:t xml:space="preserve"> </w:t>
      </w:r>
      <w:r w:rsidR="00807011">
        <w:t>to rule out</w:t>
      </w:r>
      <w:r w:rsidR="005A3220">
        <w:t xml:space="preserve"> </w:t>
      </w:r>
      <w:r w:rsidR="002977C2">
        <w:t xml:space="preserve">potential </w:t>
      </w:r>
      <w:r w:rsidR="00807011">
        <w:t>shared</w:t>
      </w:r>
      <w:r w:rsidR="00647483">
        <w:t xml:space="preserve"> environmental effects </w:t>
      </w:r>
      <w:r w:rsidR="00807011">
        <w:t xml:space="preserve">that could affect </w:t>
      </w:r>
      <w:r w:rsidR="005A3220">
        <w:t xml:space="preserve">phenotypic measurements made in the lab </w:t>
      </w:r>
      <w:r w:rsidR="005A3220">
        <w:fldChar w:fldCharType="begin"/>
      </w:r>
      <w:r w:rsidR="005A3220">
        <w:instrText xml:space="preserve"> ADDIN ZOTERO_ITEM CSL_CITATION {"citationID":"EpEujf5i","properties":{"formattedCitation":"(de Villemereuil et al., 2016; Munday et al., 2013)","plainCitation":"(de Villemereuil et al., 2016; Munday et al., 2013)","noteIndex":0},"citationItems":[{"id":3827,"uris":["http://zotero.org/users/1379426/items/JSHZP8Z8"],"uri":["http://zotero.org/users/1379426/items/JSHZP8Z8"],"itemData":{"id":3827,"type":"article-journal","abstract":"The study of local adaptation is rendered difficult by many evolutionary confounding phenomena (for example, genetic drift and demographic history). When complex traits are involved in local adaptation, phenomena such as phenotypic plasticity further hamper evolutionary biologists to study the complex relationships between phenotype, genotype and environment. In this perspective paper, we suggest that the common garden experiment, specifically designed to deal with phenotypic plasticity, has a clear role to play in the study of local adaptation, even (if not specifically) in the genomic era. After a quick review of some high-throughput genotyping protocols relevant in the context of a common garden, we explore how to improve common garden analyses with dense marker panel data and recent statistical methods. We then show how combining approaches from population genomics and genome-wide association studies with the settings of a common garden can yield to a very efficient, thorough and integrative study of local adaptation. Especially, evidence from genomic (for example, genome scan) and phenotypic origins constitute independent insights into the possibility of local adaptation scenarios, and genome-wide association studies in the context of a common garden experiment allow to decipher the genetic bases of adaptive traits.","container-title":"Heredity","DOI":"10.1038/hdy.2015.93","ISSN":"1365-2540","issue":"3","language":"en","note":"number: 3\npublisher: Nature Publishing Group","page":"249-254","source":"www.nature.com","title":"Common garden experiments in the genomic era: new perspectives and opportunities","title-short":"Common garden experiments in the genomic era","volume":"116","author":[{"family":"Villemereuil","given":"P.","non-dropping-particle":"de"},{"family":"Gaggiotti","given":"O. E."},{"family":"Mouterde","given":"M."},{"family":"Till-Bottraud","given":"I."}],"issued":{"date-parts":[["2016",3]]}}},{"id":1843,"uris":["http://zotero.org/users/1379426/items/T6V5A6PI"],"uri":["http://zotero.org/users/1379426/items/T6V5A6PI"],"itemData":{"id":1843,"type":"article-journal","container-title":"Ecol Lett","DOI":"10.1111/ele.12185","issue":"12","language":"English","page":"1488–1500","title":"Predicting evolutionary responses to climate change in the sea","volume":"16","author":[{"family":"Munday","given":"Philip L"},{"family":"Warner","given":"Robert R"},{"family":"Monro","given":"Keyne"},{"family":"Pandolfi","given":"John M"},{"family":"Marshall","given":"Dustin J"}],"issued":{"date-parts":[["2013",10]]}}}],"schema":"https://github.com/citation-style-language/schema/raw/master/csl-citation.json"} </w:instrText>
      </w:r>
      <w:r w:rsidR="005A3220">
        <w:fldChar w:fldCharType="separate"/>
      </w:r>
      <w:r w:rsidR="005A3220">
        <w:rPr>
          <w:noProof/>
        </w:rPr>
        <w:t>(de Villemereuil et al., 2016; Munday et al., 2013)</w:t>
      </w:r>
      <w:r w:rsidR="005A3220">
        <w:fldChar w:fldCharType="end"/>
      </w:r>
      <w:r w:rsidR="00647483">
        <w:t>.</w:t>
      </w:r>
      <w:r w:rsidR="00444C8C">
        <w:t xml:space="preserve"> </w:t>
      </w:r>
      <w:r w:rsidR="002977C2">
        <w:t>Despite limited</w:t>
      </w:r>
      <w:r w:rsidR="00647483">
        <w:t xml:space="preserve"> </w:t>
      </w:r>
      <w:r w:rsidR="00444C8C">
        <w:t>k</w:t>
      </w:r>
      <w:r w:rsidR="00444C8C" w:rsidRPr="005A070D">
        <w:t xml:space="preserve">nowledge of a species’ </w:t>
      </w:r>
      <w:r w:rsidR="00551B82">
        <w:t>ancestral</w:t>
      </w:r>
      <w:r w:rsidR="00444C8C">
        <w:t xml:space="preserve"> exposure to temperature</w:t>
      </w:r>
      <w:r w:rsidR="00444C8C" w:rsidRPr="005A070D">
        <w:t xml:space="preserve"> </w:t>
      </w:r>
      <w:r w:rsidR="00444C8C" w:rsidRPr="005A070D">
        <w:fldChar w:fldCharType="begin"/>
      </w:r>
      <w:r w:rsidR="00444C8C"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444C8C" w:rsidRPr="005A070D">
        <w:fldChar w:fldCharType="separate"/>
      </w:r>
      <w:r w:rsidR="00444C8C" w:rsidRPr="005A070D">
        <w:rPr>
          <w:noProof/>
        </w:rPr>
        <w:t>(Roelofs et al., 2010)</w:t>
      </w:r>
      <w:r w:rsidR="00444C8C" w:rsidRPr="005A070D">
        <w:fldChar w:fldCharType="end"/>
      </w:r>
      <w:r w:rsidR="00444C8C">
        <w:t xml:space="preserve">, </w:t>
      </w:r>
      <w:r w:rsidR="00551B82">
        <w:t xml:space="preserve">selecting incubation temperatures based on </w:t>
      </w:r>
      <w:r w:rsidR="00444C8C">
        <w:t xml:space="preserve">critical thermal limits or breadth of thermal performance curves </w:t>
      </w:r>
      <w:r w:rsidR="00551B82">
        <w:t>that have been shaped by evolutionary processes may allow</w:t>
      </w:r>
      <w:r w:rsidR="009615C9">
        <w:t xml:space="preserve"> for</w:t>
      </w:r>
      <w:r w:rsidR="00551B82">
        <w:t xml:space="preserve"> better detection </w:t>
      </w:r>
      <w:r w:rsidR="00334FE7">
        <w:t xml:space="preserve">of </w:t>
      </w:r>
      <w:r w:rsidR="00551B82">
        <w:t xml:space="preserve">developmental </w:t>
      </w:r>
      <w:r w:rsidR="00334FE7">
        <w:t>effects</w:t>
      </w:r>
      <w:r w:rsidR="00551B82">
        <w:t xml:space="preserve"> on reversible plasticity.</w:t>
      </w:r>
    </w:p>
    <w:p w14:paraId="0517E818" w14:textId="77777777" w:rsidR="00A8478D" w:rsidRDefault="00A8478D" w:rsidP="00A8478D">
      <w:pPr>
        <w:pStyle w:val="Thesisnormal"/>
      </w:pPr>
    </w:p>
    <w:p w14:paraId="7547E0CB" w14:textId="0E9AF831" w:rsidR="00D44C41" w:rsidRDefault="00D44C41" w:rsidP="00391B80">
      <w:pPr>
        <w:pStyle w:val="Thesisnormal"/>
        <w:ind w:firstLine="720"/>
      </w:pPr>
      <w:r>
        <w:t>Varia</w:t>
      </w:r>
      <w:r w:rsidR="00A8478D">
        <w:t>bility</w:t>
      </w:r>
      <w:r>
        <w:t xml:space="preserve"> in developmental cue</w:t>
      </w:r>
      <w:r w:rsidR="00B656BD">
        <w:t>s</w:t>
      </w:r>
      <w:r>
        <w:t xml:space="preserve"> </w:t>
      </w:r>
      <w:r w:rsidR="005A63CA">
        <w:t>is also an important factor for the evolution of</w:t>
      </w:r>
      <w:r w:rsidR="00A8478D">
        <w:t xml:space="preserve"> </w:t>
      </w:r>
      <w:r>
        <w:t xml:space="preserve">reversible plasticity </w:t>
      </w:r>
      <w:r w:rsidR="00391B80">
        <w:fldChar w:fldCharType="begin"/>
      </w:r>
      <w:r w:rsidR="00391B80">
        <w:instrText xml:space="preserve"> ADDIN ZOTERO_ITEM CSL_CITATION {"citationID":"P2Ty7Af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nne"},{"family":"Teplitsky","given":"Céline"}],"issued":{"date-parts":[["2019",3]]}}}],"schema":"https://github.com/citation-style-language/schema/raw/master/csl-citation.json"} </w:instrText>
      </w:r>
      <w:r w:rsidR="00391B80">
        <w:fldChar w:fldCharType="separate"/>
      </w:r>
      <w:r w:rsidR="00391B80">
        <w:rPr>
          <w:noProof/>
        </w:rPr>
        <w:t>(Bonamour et al., 2019)</w:t>
      </w:r>
      <w:r w:rsidR="00391B80">
        <w:fldChar w:fldCharType="end"/>
      </w:r>
      <w:r w:rsidR="003A2F6C">
        <w:t xml:space="preserve">. </w:t>
      </w:r>
      <w:r w:rsidR="00B656BD">
        <w:t>The magnitude as well as the variability of developmental temperature</w:t>
      </w:r>
      <w:r w:rsidR="00D739DB">
        <w:t>s</w:t>
      </w:r>
      <w:r w:rsidR="00B656BD">
        <w:t xml:space="preserve"> </w:t>
      </w:r>
      <w:r w:rsidR="001C33AD">
        <w:t>may affect how individuals perceive the signal</w:t>
      </w:r>
      <w:r w:rsidR="00B656BD">
        <w:t xml:space="preserve"> </w:t>
      </w:r>
      <w:r w:rsidR="000675F4">
        <w:fldChar w:fldCharType="begin"/>
      </w:r>
      <w:r w:rsidR="000675F4">
        <w:instrText xml:space="preserve"> ADDIN ZOTERO_ITEM CSL_CITATION {"citationID":"aacbQbfM","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nne"},{"family":"Teplitsky","given":"Céline"}],"issued":{"date-parts":[["2019",3]]}}}],"schema":"https://github.com/citation-style-language/schema/raw/master/csl-citation.json"} </w:instrText>
      </w:r>
      <w:r w:rsidR="000675F4">
        <w:fldChar w:fldCharType="separate"/>
      </w:r>
      <w:r w:rsidR="000675F4">
        <w:rPr>
          <w:noProof/>
        </w:rPr>
        <w:t>(Bonamour et al., 2019)</w:t>
      </w:r>
      <w:r w:rsidR="000675F4">
        <w:fldChar w:fldCharType="end"/>
      </w:r>
      <w:r w:rsidR="001C33AD">
        <w:t xml:space="preserve">. </w:t>
      </w:r>
      <w:r w:rsidR="00391B80">
        <w:t xml:space="preserve">For instance, </w:t>
      </w:r>
      <w:r w:rsidR="00B656BD">
        <w:t>increased</w:t>
      </w:r>
      <w:r w:rsidR="00391B80">
        <w:t xml:space="preserve"> temperature fluctuat</w:t>
      </w:r>
      <w:r w:rsidR="00967E8F">
        <w:t xml:space="preserve">ions </w:t>
      </w:r>
      <w:r w:rsidR="00391B80">
        <w:t xml:space="preserve">during </w:t>
      </w:r>
      <w:r w:rsidR="001C33AD">
        <w:t xml:space="preserve">development </w:t>
      </w:r>
      <w:r w:rsidR="00C315E4">
        <w:t xml:space="preserve">might </w:t>
      </w:r>
      <w:r w:rsidR="001C33AD">
        <w:t>impl</w:t>
      </w:r>
      <w:r w:rsidR="00C315E4">
        <w:t>y</w:t>
      </w:r>
      <w:r w:rsidR="001C33AD">
        <w:t xml:space="preserve"> that future temperatures</w:t>
      </w:r>
      <w:r w:rsidR="00C315E4">
        <w:t xml:space="preserve"> are </w:t>
      </w:r>
      <w:r w:rsidR="001C33AD">
        <w:t xml:space="preserve">may also </w:t>
      </w:r>
      <w:r w:rsidR="00B656BD">
        <w:t xml:space="preserve">predictable </w:t>
      </w:r>
      <w:r w:rsidR="004D52B7">
        <w:t>vary</w:t>
      </w:r>
      <w:r w:rsidR="001C33AD">
        <w:t xml:space="preserve">. </w:t>
      </w:r>
      <w:r w:rsidR="00C315E4">
        <w:t>Under</w:t>
      </w:r>
      <w:r w:rsidR="00391B80">
        <w:t xml:space="preserve"> this scenario, </w:t>
      </w:r>
      <w:r w:rsidR="001C33AD">
        <w:t xml:space="preserve">the benefits of reversible plasticity </w:t>
      </w:r>
      <w:r w:rsidR="007F1475">
        <w:t>should</w:t>
      </w:r>
      <w:r w:rsidR="001C33AD">
        <w:t xml:space="preserve"> increase as plastic strategies to </w:t>
      </w:r>
      <w:r w:rsidR="003A2F6C">
        <w:t>offset the potential c</w:t>
      </w:r>
      <w:r>
        <w:t>ost</w:t>
      </w:r>
      <w:r w:rsidR="003A2F6C">
        <w:t>s</w:t>
      </w:r>
      <w:r>
        <w:t xml:space="preserve"> of </w:t>
      </w:r>
      <w:r w:rsidR="003A2F6C">
        <w:t xml:space="preserve">an </w:t>
      </w:r>
      <w:r w:rsidR="007F1475">
        <w:t xml:space="preserve">developmental </w:t>
      </w:r>
      <w:r w:rsidR="003A2F6C">
        <w:t xml:space="preserve">environment-phenotype </w:t>
      </w:r>
      <w:r>
        <w:t>mismatch</w:t>
      </w:r>
      <w:r w:rsidR="001C33AD">
        <w:t xml:space="preserve"> </w:t>
      </w:r>
      <w:r w:rsidR="001C33AD">
        <w:fldChar w:fldCharType="begin"/>
      </w:r>
      <w:r w:rsidR="00F91F75">
        <w:instrText xml:space="preserve"> ADDIN ZOTERO_ITEM CSL_CITATION {"citationID":"rVFgfr1f","properties":{"formattedCitation":"(Beaman et al., 2016)","plainCitation":"(Beaman et al., 2016)","noteIndex":0},"citationItems":[{"id":"8zs1hmCj/439qHEoF","uris":["http://zotero.org/users/1379426/items/KZHAWEA3"],"uri":["http://zotero.org/users/1379426/items/KZHAWEA3"],"itemData":{"id":"pY1cmuP2/A6N5FVnl","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1C33AD">
        <w:fldChar w:fldCharType="separate"/>
      </w:r>
      <w:r w:rsidR="001C33AD">
        <w:rPr>
          <w:noProof/>
        </w:rPr>
        <w:t>(Beaman et al., 2016)</w:t>
      </w:r>
      <w:r w:rsidR="001C33AD">
        <w:fldChar w:fldCharType="end"/>
      </w:r>
      <w:r>
        <w:t xml:space="preserve">. </w:t>
      </w:r>
      <w:r w:rsidR="003A2F6C">
        <w:t xml:space="preserve">In support of this idea, </w:t>
      </w:r>
      <w:r w:rsidR="004D52B7">
        <w:t>zebrafish reared in a temperature</w:t>
      </w:r>
      <w:r w:rsidR="00706822">
        <w:t>s that</w:t>
      </w:r>
      <w:r w:rsidR="004D52B7">
        <w:t xml:space="preserve"> shifted stochastically throughout development had greater thermal tolerance compared to fish that were reared </w:t>
      </w:r>
      <w:r w:rsidR="00706822">
        <w:t>at</w:t>
      </w:r>
      <w:r w:rsidR="004D52B7">
        <w:t xml:space="preserve"> constant thermal regimes </w:t>
      </w:r>
      <w:r w:rsidR="004D52B7">
        <w:fldChar w:fldCharType="begin"/>
      </w:r>
      <w:r w:rsidR="004D52B7">
        <w:instrText xml:space="preserve"> ADDIN ZOTERO_ITEM CSL_CITATION {"citationID":"XCtaTzTZ","properties":{"formattedCitation":"(Schaefer &amp; Ryan, 2006)","plainCitation":"(Schaefer &amp; Ryan, 2006)","noteIndex":0},"citationItems":[{"id":875,"uris":["http://zotero.org/users/1379426/items/EQAX4D89"],"uri":["http://zotero.org/users/1379426/items/EQAX4D89"],"itemData":{"id":875,"type":"article-journal","abstract":"To evaluate developmental plasticity in thermal tolerance of zebrafish Danio rerio, common-stock zebrafish were reared from fertilization to adult in the five thermal regimes (two stable, two with constant...","container-title":"Journal of Fish Biology","DOI":"10.1111/j.1095-8649.2006.01145.x","issue":"3","language":"English","page":"722–734","title":"Developmental plasticity in the thermal tolerance of zebrafish Danio rerio","volume":"69","author":[{"family":"Schaefer","given":"J"},{"family":"Ryan","given":"A"}],"issued":{"date-parts":[["2006",9]]}}}],"schema":"https://github.com/citation-style-language/schema/raw/master/csl-citation.json"} </w:instrText>
      </w:r>
      <w:r w:rsidR="004D52B7">
        <w:fldChar w:fldCharType="separate"/>
      </w:r>
      <w:r w:rsidR="004D52B7">
        <w:rPr>
          <w:noProof/>
        </w:rPr>
        <w:t>(Schaefer &amp; Ryan, 2006)</w:t>
      </w:r>
      <w:r w:rsidR="004D52B7">
        <w:fldChar w:fldCharType="end"/>
      </w:r>
      <w:r w:rsidR="003A2F6C">
        <w:t xml:space="preserve">. </w:t>
      </w:r>
      <w:r>
        <w:t xml:space="preserve">In the case of </w:t>
      </w:r>
      <w:r w:rsidR="000255E9">
        <w:t>our</w:t>
      </w:r>
      <w:r>
        <w:t xml:space="preserve"> study, both </w:t>
      </w:r>
      <w:r w:rsidR="001C33AD">
        <w:t>incubation treatments</w:t>
      </w:r>
      <w:r w:rsidR="003A2F6C">
        <w:t xml:space="preserve"> </w:t>
      </w:r>
      <w:r w:rsidR="000255E9">
        <w:t>experienced the</w:t>
      </w:r>
      <w:r>
        <w:t xml:space="preserve"> same level temperature </w:t>
      </w:r>
      <w:r w:rsidR="001C33AD">
        <w:t>variability (+/- 3ºC)</w:t>
      </w:r>
      <w:r>
        <w:t xml:space="preserve"> over a </w:t>
      </w:r>
      <w:r w:rsidR="003A2F6C">
        <w:t>24-hr</w:t>
      </w:r>
      <w:r>
        <w:t xml:space="preserve"> period</w:t>
      </w:r>
      <w:r w:rsidR="000255E9">
        <w:t xml:space="preserve"> which may explain</w:t>
      </w:r>
      <w:r w:rsidR="001C33AD">
        <w:t xml:space="preserve"> </w:t>
      </w:r>
      <w:r w:rsidR="000255E9">
        <w:t>there were no</w:t>
      </w:r>
      <w:r w:rsidR="001C33AD">
        <w:t xml:space="preserve"> differences in their </w:t>
      </w:r>
      <w:r>
        <w:t>capacity to reversible adjust their MR</w:t>
      </w:r>
      <w:r w:rsidR="001C33AD">
        <w:t xml:space="preserve"> as hatchlings. </w:t>
      </w:r>
      <w:r w:rsidR="007E416E">
        <w:t xml:space="preserve">Future studies that manipulate the </w:t>
      </w:r>
      <w:r w:rsidR="00706822">
        <w:t xml:space="preserve">developmental cue </w:t>
      </w:r>
      <w:r w:rsidR="007E416E">
        <w:t xml:space="preserve">variation in conjunction with magnitude would be an insightful avenue to explore </w:t>
      </w:r>
      <w:r w:rsidR="00706822">
        <w:t>how stochasticity in the environment might drive</w:t>
      </w:r>
      <w:r w:rsidR="007E416E">
        <w:t xml:space="preserve"> phenotypic response</w:t>
      </w:r>
      <w:r w:rsidR="00706822">
        <w:t>s</w:t>
      </w:r>
      <w:r w:rsidR="007E416E">
        <w:t xml:space="preserve">. </w:t>
      </w:r>
    </w:p>
    <w:p w14:paraId="7ACA34CD" w14:textId="77777777" w:rsidR="00D44C41" w:rsidRDefault="00D44C41" w:rsidP="00DF54AF">
      <w:pPr>
        <w:pStyle w:val="Thesisnormal"/>
      </w:pPr>
    </w:p>
    <w:p w14:paraId="66E0D694" w14:textId="614E2C18" w:rsidR="000311E4" w:rsidRDefault="003A2F6C" w:rsidP="00DF54AF">
      <w:pPr>
        <w:pStyle w:val="Thesisnormal"/>
      </w:pPr>
      <w:r>
        <w:t>Acclimatory responses enable organisms to</w:t>
      </w:r>
      <w:r w:rsidR="008E4DF6">
        <w:t xml:space="preserve"> maintain </w:t>
      </w:r>
      <w:r>
        <w:t>similar</w:t>
      </w:r>
      <w:r w:rsidR="008E4DF6">
        <w:t xml:space="preserve"> physiological rates</w:t>
      </w:r>
      <w:r>
        <w:t xml:space="preserve"> </w:t>
      </w:r>
      <w:r w:rsidR="00EB6C4D">
        <w:t>across different environments</w:t>
      </w:r>
      <w:r w:rsidR="00463FE5">
        <w:t>. Acclimation involves remodelling physiolog</w:t>
      </w:r>
      <w:r w:rsidR="005955DF">
        <w:t>ical systems which causes shift</w:t>
      </w:r>
      <w:r w:rsidR="00EB6C4D">
        <w:t>s</w:t>
      </w:r>
      <w:r w:rsidR="005955DF">
        <w:t xml:space="preserve"> in thermal reaction norms </w:t>
      </w:r>
      <w:r w:rsidR="005955DF">
        <w:fldChar w:fldCharType="begin"/>
      </w:r>
      <w:r w:rsidR="005955DF">
        <w:instrText xml:space="preserve"> ADDIN ZOTERO_ITEM CSL_CITATION {"citationID":"pUNGsvnz","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955DF">
        <w:fldChar w:fldCharType="separate"/>
      </w:r>
      <w:r w:rsidR="005955DF">
        <w:rPr>
          <w:noProof/>
        </w:rPr>
        <w:t>(Seebacher et al., 2015)</w:t>
      </w:r>
      <w:r w:rsidR="005955DF">
        <w:fldChar w:fldCharType="end"/>
      </w:r>
      <w:r w:rsidR="005955DF">
        <w:t xml:space="preserve">. </w:t>
      </w:r>
      <w:r w:rsidR="008E4DF6">
        <w:t>Both</w:t>
      </w:r>
      <w:r w:rsidR="00D42160">
        <w:t xml:space="preserve"> </w:t>
      </w:r>
      <w:r w:rsidR="008E4DF6">
        <w:t xml:space="preserve">of our </w:t>
      </w:r>
      <w:r w:rsidR="00D42160">
        <w:t>treatment groups were housed at the same temperature</w:t>
      </w:r>
      <w:r w:rsidR="00D44C41">
        <w:t xml:space="preserve"> and may have </w:t>
      </w:r>
      <w:r w:rsidR="00B67C11">
        <w:t>acclimated to the same temperature</w:t>
      </w:r>
      <w:r w:rsidR="00D42160">
        <w:t xml:space="preserve"> which resulted in a convergence of</w:t>
      </w:r>
      <w:r w:rsidR="008E4DF6">
        <w:t xml:space="preserve"> their</w:t>
      </w:r>
      <w:r w:rsidR="00D42160">
        <w:t xml:space="preserve"> </w:t>
      </w:r>
      <w:r w:rsidR="00B67C11">
        <w:t>reaction norms.</w:t>
      </w:r>
      <w:r w:rsidR="00DF54AF">
        <w:t xml:space="preserve"> </w:t>
      </w:r>
      <w:r w:rsidR="00F87AF0">
        <w:t xml:space="preserve">Indeed, studies </w:t>
      </w:r>
      <w:r w:rsidR="00C855A4">
        <w:t xml:space="preserve">that </w:t>
      </w:r>
      <w:r w:rsidR="00F87AF0">
        <w:t xml:space="preserve">have shown a significant interaction between developmental </w:t>
      </w:r>
      <w:r w:rsidR="005955DF">
        <w:t>environments</w:t>
      </w:r>
      <w:r w:rsidR="00F87AF0">
        <w:t xml:space="preserve"> and reversible plasticity ha</w:t>
      </w:r>
      <w:r w:rsidR="008E4DF6">
        <w:t>ve</w:t>
      </w:r>
      <w:r w:rsidR="00F87AF0">
        <w:t xml:space="preserve"> used a cross factorial design to disassociate </w:t>
      </w:r>
      <w:r w:rsidR="00DF54AF">
        <w:t xml:space="preserve">such </w:t>
      </w:r>
      <w:r w:rsidR="00F87AF0">
        <w:t>acclimation effects</w:t>
      </w:r>
      <w:r w:rsidR="008E4DF6">
        <w:t xml:space="preserve"> </w:t>
      </w:r>
      <w:r w:rsidR="008E4DF6">
        <w:fldChar w:fldCharType="begin"/>
      </w:r>
      <w:r w:rsidR="008E4DF6">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rsidR="008E4DF6">
        <w:fldChar w:fldCharType="separate"/>
      </w:r>
      <w:r w:rsidR="008E4DF6">
        <w:rPr>
          <w:noProof/>
        </w:rPr>
        <w:t>(Kazerouni et al., 2016; Schnurr et al., 2014)</w:t>
      </w:r>
      <w:r w:rsidR="008E4DF6">
        <w:fldChar w:fldCharType="end"/>
      </w:r>
      <w:r w:rsidR="00F87AF0">
        <w:t>.</w:t>
      </w:r>
      <w:r w:rsidR="005955DF">
        <w:t xml:space="preserve"> That being said, terrestrial organisms</w:t>
      </w:r>
      <w:r w:rsidR="00EB6C4D">
        <w:t xml:space="preserve"> generally</w:t>
      </w:r>
      <w:r w:rsidR="005955DF">
        <w:t xml:space="preserve"> are more limited in their ability to acclimate compare to freshwater or marine organisms </w:t>
      </w:r>
      <w:r w:rsidR="005955DF">
        <w:fldChar w:fldCharType="begin"/>
      </w:r>
      <w:r w:rsidR="005955DF">
        <w:instrText xml:space="preserve"> ADDIN ZOTERO_ITEM CSL_CITATION {"citationID":"15wEXQBf","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955DF">
        <w:fldChar w:fldCharType="separate"/>
      </w:r>
      <w:r w:rsidR="005955DF">
        <w:rPr>
          <w:noProof/>
        </w:rPr>
        <w:t>(Seebacher et al., 2015)</w:t>
      </w:r>
      <w:r w:rsidR="005955DF">
        <w:fldChar w:fldCharType="end"/>
      </w:r>
      <w:r w:rsidR="005955DF">
        <w:t xml:space="preserve">. </w:t>
      </w:r>
      <w:r w:rsidR="008E4DF6">
        <w:t xml:space="preserve">If acclimation effects did in fact overwhelm the </w:t>
      </w:r>
      <w:r w:rsidR="00F0316F">
        <w:t>influence</w:t>
      </w:r>
      <w:r w:rsidR="008E4DF6">
        <w:t xml:space="preserve"> of developmental temperatures, </w:t>
      </w:r>
      <w:r w:rsidR="00F63E4F">
        <w:t xml:space="preserve">we </w:t>
      </w:r>
      <w:r w:rsidR="00597325">
        <w:t xml:space="preserve">expected </w:t>
      </w:r>
      <w:r w:rsidR="00DF54AF">
        <w:t>there to be</w:t>
      </w:r>
      <w:r w:rsidR="00F63E4F">
        <w:t xml:space="preserve"> treatment differences</w:t>
      </w:r>
      <w:r w:rsidR="00F0316F">
        <w:t xml:space="preserve"> upon hatching or at very young ages. While it was not logistically possible to measure </w:t>
      </w:r>
      <w:r w:rsidR="00EB6C4D">
        <w:t xml:space="preserve">MR </w:t>
      </w:r>
      <w:r w:rsidR="00F0316F">
        <w:t>upon hatching, we tested for treatment differences in</w:t>
      </w:r>
      <w:r w:rsidR="00F63E4F">
        <w:t xml:space="preserve"> </w:t>
      </w:r>
      <w:r w:rsidR="00EB6C4D">
        <w:t xml:space="preserve">thermal </w:t>
      </w:r>
      <w:r w:rsidR="00F63E4F">
        <w:t xml:space="preserve">reaction norms </w:t>
      </w:r>
      <w:r w:rsidR="00597325">
        <w:t xml:space="preserve">at the first sampling session </w:t>
      </w:r>
      <w:r w:rsidR="00F0316F">
        <w:t>(</w:t>
      </w:r>
      <w:r w:rsidR="008E4DF6">
        <w:t>~</w:t>
      </w:r>
      <w:r w:rsidR="00597325">
        <w:t>2.5 months of age</w:t>
      </w:r>
      <w:r w:rsidR="00F0316F">
        <w:t>)</w:t>
      </w:r>
      <w:r w:rsidR="00F63E4F">
        <w:t xml:space="preserve"> compared to the last sampling session</w:t>
      </w:r>
      <w:r w:rsidR="00F0316F">
        <w:t xml:space="preserve"> (</w:t>
      </w:r>
      <w:r w:rsidR="00C855A4">
        <w:t>~6 months of age</w:t>
      </w:r>
      <w:r w:rsidR="00F0316F">
        <w:t>)</w:t>
      </w:r>
      <w:r w:rsidR="00F63E4F">
        <w:t>.</w:t>
      </w:r>
      <w:r w:rsidR="00C855A4">
        <w:t xml:space="preserve"> </w:t>
      </w:r>
      <w:r w:rsidR="00EB6C4D">
        <w:t>To our surprise</w:t>
      </w:r>
      <w:r w:rsidR="00FC509A">
        <w:t>, we found</w:t>
      </w:r>
      <w:r w:rsidR="00592908">
        <w:t xml:space="preserve"> marginal</w:t>
      </w:r>
      <w:r w:rsidR="00FC509A">
        <w:t xml:space="preserve"> differences </w:t>
      </w:r>
      <w:r w:rsidR="00592908">
        <w:t xml:space="preserve">among treatments </w:t>
      </w:r>
      <w:r w:rsidR="00FC509A">
        <w:t xml:space="preserve">in both </w:t>
      </w:r>
      <w:r w:rsidR="002B0421">
        <w:t xml:space="preserve">the </w:t>
      </w:r>
      <w:r w:rsidR="00FC509A">
        <w:t xml:space="preserve">elevation and slope </w:t>
      </w:r>
      <w:r w:rsidR="002B0421">
        <w:t>of the reaction norm in</w:t>
      </w:r>
      <w:r w:rsidR="00FC509A">
        <w:t xml:space="preserve"> sampling session 10</w:t>
      </w:r>
      <w:r w:rsidR="002B0421">
        <w:t>. This</w:t>
      </w:r>
      <w:r w:rsidR="00FC509A">
        <w:t xml:space="preserve"> suggests that treatment differences may</w:t>
      </w:r>
      <w:r w:rsidR="007C5B92">
        <w:t xml:space="preserve"> manifest later in life</w:t>
      </w:r>
      <w:r w:rsidR="00071ABB">
        <w:t xml:space="preserve"> </w:t>
      </w:r>
      <w:r w:rsidR="00071ABB">
        <w:fldChar w:fldCharType="begin"/>
      </w:r>
      <w:r w:rsidR="00071ABB">
        <w:instrText xml:space="preserve"> ADDIN ZOTERO_ITEM CSL_CITATION {"citationID":"thE7c3fp","properties":{"formattedCitation":"(Bize et al., 2003)","plainCitation":"(Bize et al., 2003)","noteIndex":0},"citationItems":[{"id":3846,"uris":["http://zotero.org/users/1379426/items/6HAG3NBL"],"uri":["http://zotero.org/users/1379426/items/6HAG3NBL"],"itemData":{"id":3846,"type":"article-journal","abstract":"Development plasticity is a common evolutionary and phenotypic response to poor growth condition, in particular in organisms with determinate growth such as most birds and mammals. Because various body structures can contribute differently to overall fitness, natural selection will adjust the degree of plasticity of each structure to its proportionate contribution to fitness at a given life stage. Two non-mutually exclusive mechanisms can account for plasticity in the growth of offspring to compensate for the effect of parasites. First, if parasite infestation levels fluctuate over the nestling period, parasitized young may show reduced growth until peak parasite infestation, and accelerated growth once the conditions improve (the accelerated growth hypothesis). Secondly, if the period of tissue maturation is not fixed in time, hosts may grow slower than parasite-free hosts but for a longer period of time (the delayed maturation hypothesis). To test whether hosts compensate for the effects of parasites on their development, the load of the blood-sucking louse-fly Crataerina melbae Rondani in the nests of Alpine swifts, Apus melba Linnaeus, was increased or decreased experimentally. Parasite prevalence was 100% in both treatments, but intensity (no. of parasites per nestling) was significantly lower for deparasitized nestlings. In both treatments, parasite intensity increased up to halfway through the rearing period (i.e. 30 days of age) and decreased afterwards. In line with the accelerated growth hypothesis, wings of parasitized nestlings grew at a lower rate than those of deparasitized ones before the peak of parasite infestation, but at a greater rate after the peak. Louse-flies had no significant effect on the growth of body mass. In agreement with the delayed-maturation hypothesis, wings of parasitized nestlings grew for 3 additional days and were of similar size at fledging as in deparasitized birds. In summary, the present study shows in a wild bird population that nestling hosts can compensate for the effect of parasitism on their phenotype. It emphasizes the need to take the dynamics of parasite populations into account in studies of host–parasite relationships, and to investigate the effect of parasites on host development over the entire growing period rather than only at fledging, as employed traditionally.","container-title":"Journal of Animal Ecology","DOI":"10.1046/j.1365-2656.2003.00734.x","ISSN":"1365-2656","issue":"4","language":"en","note":"_eprint: https://besjournals.onlinelibrary.wiley.com/doi/pdf/10.1046/j.1365-2656.2003.00734.x","page":"633-639","source":"Wiley Online Library","title":"Parasitism and developmental plasticity in Alpine swift nestlings","volume":"72","author":[{"family":"Bize","given":"Pierre"},{"family":"Roulin","given":"Alexandre"},{"family":"Bersier","given":"Louis-Felix"},{"family":"Pfluger","given":"Dominik"},{"family":"Richner","given":"Heinz"}],"issued":{"date-parts":[["2003"]]}}}],"schema":"https://github.com/citation-style-language/schema/raw/master/csl-citation.json"} </w:instrText>
      </w:r>
      <w:r w:rsidR="00071ABB">
        <w:fldChar w:fldCharType="separate"/>
      </w:r>
      <w:r w:rsidR="00071ABB">
        <w:rPr>
          <w:noProof/>
        </w:rPr>
        <w:t>(Bize et al., 2003)</w:t>
      </w:r>
      <w:r w:rsidR="00071ABB">
        <w:fldChar w:fldCharType="end"/>
      </w:r>
      <w:r w:rsidR="007C5B92">
        <w:t>.</w:t>
      </w:r>
      <w:r w:rsidR="00D44C41">
        <w:t xml:space="preserve"> </w:t>
      </w:r>
      <w:r w:rsidR="00C855A4">
        <w:t xml:space="preserve">However, </w:t>
      </w:r>
      <w:r w:rsidR="00EB6C4D">
        <w:t>the</w:t>
      </w:r>
      <w:r w:rsidR="00C42DA6">
        <w:t xml:space="preserve"> effect</w:t>
      </w:r>
      <w:r w:rsidR="00EB6C4D">
        <w:t xml:space="preserve"> size</w:t>
      </w:r>
      <w:r w:rsidR="00C42DA6">
        <w:t xml:space="preserve"> was </w:t>
      </w:r>
      <w:r w:rsidR="00C42DA6">
        <w:lastRenderedPageBreak/>
        <w:t>relatively small</w:t>
      </w:r>
      <w:r w:rsidR="00EB6C4D">
        <w:t xml:space="preserve"> </w:t>
      </w:r>
      <w:r w:rsidR="002B0421">
        <w:t xml:space="preserve">and </w:t>
      </w:r>
      <w:r w:rsidR="00EB6C4D">
        <w:t>should be interpreted careful</w:t>
      </w:r>
      <w:r w:rsidR="002B0421">
        <w:t>ly</w:t>
      </w:r>
      <w:r w:rsidR="00EB6C4D">
        <w:t xml:space="preserve"> as</w:t>
      </w:r>
      <w:r w:rsidR="00C42DA6">
        <w:t xml:space="preserve"> </w:t>
      </w:r>
      <w:r w:rsidR="002B0421">
        <w:t xml:space="preserve">we each </w:t>
      </w:r>
      <w:r w:rsidR="00071ABB">
        <w:t xml:space="preserve">analysis </w:t>
      </w:r>
      <w:r w:rsidR="002B0421">
        <w:t>had smaller sample sizes which might contribute to an</w:t>
      </w:r>
      <w:r w:rsidR="005955DF">
        <w:t xml:space="preserve"> increased risk of type 1</w:t>
      </w:r>
      <w:r w:rsidR="00C42DA6">
        <w:t xml:space="preserve"> errors</w:t>
      </w:r>
      <w:r w:rsidR="002B0421">
        <w:t>.</w:t>
      </w:r>
    </w:p>
    <w:p w14:paraId="233C03C1" w14:textId="77777777" w:rsidR="00CA4C44" w:rsidRDefault="00CA4C44" w:rsidP="00D44C41">
      <w:pPr>
        <w:pStyle w:val="Thesisnormal"/>
      </w:pPr>
    </w:p>
    <w:p w14:paraId="4508FD39" w14:textId="69166964" w:rsidR="00682453" w:rsidRPr="002E5EDA" w:rsidRDefault="00682453" w:rsidP="00682453">
      <w:pPr>
        <w:pStyle w:val="Thesissubheading"/>
        <w:rPr>
          <w:i w:val="0"/>
          <w:iCs/>
        </w:rPr>
      </w:pPr>
      <w:r>
        <w:t>Developmental temperatures and</w:t>
      </w:r>
      <w:r w:rsidR="005E1177">
        <w:t xml:space="preserve"> among-</w:t>
      </w:r>
      <w:r>
        <w:t>individual plasticity of metabolic rate</w:t>
      </w:r>
    </w:p>
    <w:p w14:paraId="5EE9C217" w14:textId="77777777" w:rsidR="008F291B" w:rsidRDefault="008F291B" w:rsidP="007F39CD">
      <w:pPr>
        <w:pStyle w:val="Thesisnormal"/>
      </w:pPr>
    </w:p>
    <w:p w14:paraId="58E059E9" w14:textId="4BB0A9E7" w:rsidR="001A2087" w:rsidRDefault="008967AE" w:rsidP="008967AE">
      <w:pPr>
        <w:pStyle w:val="Thesisnormal"/>
      </w:pPr>
      <w:r>
        <w:t>The repeatability</w:t>
      </w:r>
      <w:r w:rsidR="001738AC">
        <w:t xml:space="preserve"> of </w:t>
      </w:r>
      <w:r w:rsidR="006F1B60">
        <w:t>thermal</w:t>
      </w:r>
      <w:r w:rsidR="00B02DA1">
        <w:t xml:space="preserve"> plasticity and average metabolic rate</w:t>
      </w:r>
      <w:r w:rsidR="001738AC">
        <w:t xml:space="preserve"> </w:t>
      </w:r>
      <w:r w:rsidR="0018395C">
        <w:t>did</w:t>
      </w:r>
      <w:r w:rsidR="00A86499">
        <w:t xml:space="preserve"> not depend on</w:t>
      </w:r>
      <w:r w:rsidR="00CE2E72">
        <w:t xml:space="preserve"> </w:t>
      </w:r>
      <w:r>
        <w:t>developmental temperature.</w:t>
      </w:r>
      <w:r w:rsidR="00B02DA1">
        <w:t xml:space="preserve"> </w:t>
      </w:r>
      <w:r w:rsidR="00BD287E">
        <w:t>O</w:t>
      </w:r>
      <w:r w:rsidR="00A93F87">
        <w:t xml:space="preserve">ur developmental temperatures </w:t>
      </w:r>
      <w:r>
        <w:t>may not have been</w:t>
      </w:r>
      <w:r w:rsidR="00A93F87">
        <w:t xml:space="preserve"> stressful enough to </w:t>
      </w:r>
      <w:r w:rsidR="00762A94">
        <w:t>‘decanalize’</w:t>
      </w:r>
      <w:r w:rsidR="00A93F87">
        <w:t xml:space="preserve"> cryptic genetic variation</w:t>
      </w:r>
      <w:r>
        <w:t xml:space="preserve"> which </w:t>
      </w:r>
      <w:r w:rsidR="006F1B60">
        <w:t>could lead to</w:t>
      </w:r>
      <w:r>
        <w:t xml:space="preserve"> change</w:t>
      </w:r>
      <w:r w:rsidR="006F1B60">
        <w:t>s</w:t>
      </w:r>
      <w:r>
        <w:t xml:space="preserve"> in</w:t>
      </w:r>
      <w:r w:rsidR="00FE3817">
        <w:t xml:space="preserve"> phenotypic variation and thus</w:t>
      </w:r>
      <w:r>
        <w:t xml:space="preserve"> repeatabilit</w:t>
      </w:r>
      <w:r w:rsidR="00BD287E">
        <w:t>y</w:t>
      </w:r>
      <w:r w:rsidR="00762A94">
        <w:t xml:space="preserve"> </w:t>
      </w:r>
      <w:r w:rsidR="00762A94">
        <w:fldChar w:fldCharType="begin"/>
      </w:r>
      <w:r w:rsidR="00762A94">
        <w:instrText xml:space="preserve"> ADDIN ZOTERO_ITEM CSL_CITATION {"citationID":"15IqcYxj","properties":{"formattedCitation":"(Crispo, 2007)","plainCitation":"(Crispo, 2007)","noteIndex":0},"citationItems":[{"id":3818,"uris":["http://zotero.org/users/1379426/items/I8QH3HZ8"],"uri":["http://zotero.org/users/1379426/items/I8QH3HZ8"],"itemData":{"id":3818,"type":"article-journal","abstract":"Two different, but related, evolutionary theories pertaining to phenotypic plasticity were proposed by James Mark Baldwin and Conrad Hal Waddington. Unfortunately, these theories are often confused with one another. Baldwin's notion of organic selection posits that plasticity influences whether an individual will survive in a new environment, thus dictating the course of future evolution. Heritable variations can then be selected upon to direct phenotypic evolution (i.e., “orthoplasy”). The combination of these two processes (organic selection and orthoplasy) is now commonly referred to as the “Baldwin effect.” Alternately, Waddington's genetic assimilation is a process whereby an environmentally induced phenotype, or “acquired character,” becomes canalized through selection acting upon the developmental system. Genetic accommodation is a modern term used to describe the process of heritable changes that occur in response to a novel induction. Genetic accommodation is a key component of the Baldwin effect, and genetic assimilation is a type of genetic accommodation. I here define both the Baldwin effect and genetic assimilation in terms of genetic accommodation, describe cases in which either should occur in nature, and propose that each could play a role in evolutionary diversification.","container-title":"Evolution","DOI":"10.1111/j.1558-5646.2007.00203.x","ISSN":"1558-5646","issue":"11","language":"en","note":"_eprint: https://onlinelibrary.wiley.com/doi/pdf/10.1111/j.1558-5646.2007.00203.x","page":"2469-2479","source":"Wiley Online Library","title":"The Baldwin Effect and Genetic Assimilation: Revisiting Two Mechanisms of Evolutionary Change Mediated by Phenotypic Plasticity","title-short":"The Baldwin Effect and Genetic Assimilation","volume":"61","author":[{"family":"Crispo","given":"Erika"}],"issued":{"date-parts":[["2007"]]}}}],"schema":"https://github.com/citation-style-language/schema/raw/master/csl-citation.json"} </w:instrText>
      </w:r>
      <w:r w:rsidR="00762A94">
        <w:fldChar w:fldCharType="separate"/>
      </w:r>
      <w:r w:rsidR="00762A94">
        <w:rPr>
          <w:noProof/>
        </w:rPr>
        <w:t>(Crispo, 2007)</w:t>
      </w:r>
      <w:r w:rsidR="00762A94">
        <w:fldChar w:fldCharType="end"/>
      </w:r>
      <w:r>
        <w:t>.</w:t>
      </w:r>
      <w:r w:rsidR="00A93F87">
        <w:t xml:space="preserve"> </w:t>
      </w:r>
      <w:r w:rsidR="00BD287E">
        <w:t>Indeed, one study found that embryos</w:t>
      </w:r>
      <w:r w:rsidR="00FE3817">
        <w:t xml:space="preserve"> in Great Plains skinks</w:t>
      </w:r>
      <w:r w:rsidR="00BD287E">
        <w:t xml:space="preserve"> are be able to withstand much more elevated temperatures (~42ºC) </w:t>
      </w:r>
      <w:r w:rsidR="00BD287E">
        <w:fldChar w:fldCharType="begin"/>
      </w:r>
      <w:r w:rsidR="00BD287E">
        <w:instrText xml:space="preserve"> ADDIN ZOTERO_ITEM CSL_CITATION {"citationID":"ARQ5fQi0","properties":{"formattedCitation":"(Fitch, 1964)","plainCitation":"(Fitch, 1964)","noteIndex":0},"citationItems":[{"id":3830,"uris":["http://zotero.org/users/1379426/items/PUV2G6C4"],"uri":["http://zotero.org/users/1379426/items/PUV2G6C4"],"itemData":{"id":3830,"type":"article-journal","archive":"JSTOR","container-title":"Herpetologica","ISSN":"0018-0831","issue":"3","note":"publisher: [Herpetologists' League, Allen Press]","page":"184-187","source":"JSTOR","title":"Temperature Tolerances of Embryonic Eumeces","volume":"20","author":[{"family":"Fitch","given":"Alice V."}],"issued":{"date-parts":[["1964"]]}}}],"schema":"https://github.com/citation-style-language/schema/raw/master/csl-citation.json"} </w:instrText>
      </w:r>
      <w:r w:rsidR="00BD287E">
        <w:fldChar w:fldCharType="separate"/>
      </w:r>
      <w:r w:rsidR="00BD287E">
        <w:rPr>
          <w:noProof/>
        </w:rPr>
        <w:t>(Fitch, 1964)</w:t>
      </w:r>
      <w:r w:rsidR="00BD287E">
        <w:fldChar w:fldCharType="end"/>
      </w:r>
      <w:r w:rsidR="00BD287E">
        <w:t xml:space="preserve">. </w:t>
      </w:r>
      <w:r w:rsidR="009D606D">
        <w:t xml:space="preserve">Moreover, </w:t>
      </w:r>
      <w:r w:rsidR="00BD287E">
        <w:t xml:space="preserve">the critical thermal limit of adult </w:t>
      </w:r>
      <w:r w:rsidR="00BD287E">
        <w:rPr>
          <w:i/>
          <w:iCs/>
        </w:rPr>
        <w:t xml:space="preserve">L.delicata </w:t>
      </w:r>
      <w:r w:rsidR="00BD287E">
        <w:t>is ~40.8ºC which suggests that</w:t>
      </w:r>
      <w:r w:rsidR="009D606D">
        <w:t xml:space="preserve"> the </w:t>
      </w:r>
      <w:r w:rsidR="004E283D">
        <w:t>temperature</w:t>
      </w:r>
      <w:r w:rsidR="009D606D">
        <w:t xml:space="preserve"> extremes of nest </w:t>
      </w:r>
      <w:r w:rsidR="004E283D">
        <w:t xml:space="preserve">sites </w:t>
      </w:r>
      <w:r w:rsidR="009D606D">
        <w:t>may be relatively tolerable for embryo development</w:t>
      </w:r>
      <w:r w:rsidR="00FE3817">
        <w:t xml:space="preserve"> </w:t>
      </w:r>
      <w:r w:rsidR="00FE3817">
        <w:fldChar w:fldCharType="begin"/>
      </w:r>
      <w:r w:rsidR="00FE3817">
        <w:instrText xml:space="preserve"> ADDIN ZOTERO_ITEM CSL_CITATION {"citationID":"t8A3GOoQ","properties":{"formattedCitation":"(Greer, 2005)","plainCitation":"(Greer, 2005)","noteIndex":0},"citationItems":[{"id":1937,"uris":["http://zotero.org/users/1379426/items/4XII5B5A"],"uri":["http://zotero.org/users/1379426/items/4XII5B5A"],"itemData":{"id":1937,"type":"article-journal","abstract":"Image","container-title":"Australian Journal of Zoology","page":"91–102","title":"Critical Thermal Maximum Temperatures in Australian Scincid Lizards: their Ecological and Evolutionary Significance","volume":"28","author":[{"family":"Greer","given":"A E"}],"issued":{"date-parts":[["2005",2]]}}}],"schema":"https://github.com/citation-style-language/schema/raw/master/csl-citation.json"} </w:instrText>
      </w:r>
      <w:r w:rsidR="00FE3817">
        <w:fldChar w:fldCharType="separate"/>
      </w:r>
      <w:r w:rsidR="00FE3817">
        <w:rPr>
          <w:noProof/>
        </w:rPr>
        <w:t>(Greer, 2005)</w:t>
      </w:r>
      <w:r w:rsidR="00FE3817">
        <w:fldChar w:fldCharType="end"/>
      </w:r>
      <w:r w:rsidR="009D606D">
        <w:t>.</w:t>
      </w:r>
      <w:r w:rsidR="00F94823">
        <w:t xml:space="preserve"> </w:t>
      </w:r>
      <w:r w:rsidR="00ED7E54">
        <w:t>Although</w:t>
      </w:r>
      <w:r w:rsidR="00803C87">
        <w:t xml:space="preserve"> the lack of difference between developmental temperatures impl</w:t>
      </w:r>
      <w:r w:rsidR="00FE3817">
        <w:t>ies</w:t>
      </w:r>
      <w:r w:rsidR="00803C87">
        <w:t xml:space="preserve"> that the </w:t>
      </w:r>
      <w:r w:rsidR="00FE3817">
        <w:t>potential for</w:t>
      </w:r>
      <w:r w:rsidR="00803C87">
        <w:t xml:space="preserve"> selection to act on</w:t>
      </w:r>
      <w:r w:rsidR="009410C8">
        <w:t xml:space="preserve"> the metabolic reaction norms</w:t>
      </w:r>
      <w:r w:rsidR="00803C87">
        <w:t xml:space="preserve"> is the same </w:t>
      </w:r>
      <w:r w:rsidR="00FE3817">
        <w:t>across</w:t>
      </w:r>
      <w:r w:rsidR="00803C87">
        <w:t xml:space="preserve"> treatments, subtle differences in</w:t>
      </w:r>
      <w:r w:rsidR="00ED7E54">
        <w:t xml:space="preserve"> the</w:t>
      </w:r>
      <w:r w:rsidR="009410C8">
        <w:t xml:space="preserve"> underlying</w:t>
      </w:r>
      <w:r w:rsidR="00803C87">
        <w:t xml:space="preserve"> variance components </w:t>
      </w:r>
      <w:r w:rsidR="009410C8">
        <w:t>can</w:t>
      </w:r>
      <w:r w:rsidR="00803C87">
        <w:t xml:space="preserve"> be masked by the </w:t>
      </w:r>
      <w:r w:rsidR="00692CAC">
        <w:t>ratio</w:t>
      </w:r>
      <w:r w:rsidR="00803C87">
        <w:t xml:space="preserve"> nature of repeatability (even heritability) calculations </w:t>
      </w:r>
      <w:r w:rsidR="00FE3817">
        <w:fldChar w:fldCharType="begin"/>
      </w:r>
      <w:r w:rsidR="00FE3817">
        <w:instrText xml:space="preserve"> ADDIN ZOTERO_ITEM CSL_CITATION {"citationID":"Fs7Z5Ln9","properties":{"formattedCitation":"(Rowi\\uc0\\u324{}ski &amp; Rogell, 2017; Wilson, 2018)","plainCitation":"(Rowiński &amp; Rogell, 2017; Wilson, 2018)","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620,"uris":["http://zotero.org/users/1379426/items/KGFQRFHR"],"uri":["http://zotero.org/users/1379426/items/KGFQRFHR"],"itemData":{"id":620,"type":"article-journal","container-title":"Evolution Letters","DOI":"10.1002/evl3.40","language":"English","page":"631–5","title":"How should we interpret estimates of individual repeatability?","volume":"219","author":[{"family":"Wilson","given":"Alastair J."}],"issued":{"date-parts":[["2018",1]]}}}],"schema":"https://github.com/citation-style-language/schema/raw/master/csl-citation.json"} </w:instrText>
      </w:r>
      <w:r w:rsidR="00FE3817">
        <w:fldChar w:fldCharType="separate"/>
      </w:r>
      <w:r w:rsidR="00FE3817" w:rsidRPr="00FE3817">
        <w:rPr>
          <w:rFonts w:cs="Times New Roman"/>
          <w:lang w:val="en-GB"/>
        </w:rPr>
        <w:t>(Rowiński &amp; Rogell, 2017; Wilson, 2018)</w:t>
      </w:r>
      <w:r w:rsidR="00FE3817">
        <w:fldChar w:fldCharType="end"/>
      </w:r>
      <w:r w:rsidR="00803C87">
        <w:t xml:space="preserve">. </w:t>
      </w:r>
      <w:r w:rsidR="00692CAC">
        <w:t>Given that repeatability is a proportion of total phenotypic variance explained by individual differences (</w:t>
      </w:r>
      <w:r w:rsidR="00692CAC" w:rsidRPr="00692CAC">
        <w:rPr>
          <w:i/>
          <w:iCs/>
        </w:rPr>
        <w:t>R = V</w:t>
      </w:r>
      <w:r w:rsidR="00692CAC" w:rsidRPr="00692CAC">
        <w:rPr>
          <w:i/>
          <w:iCs/>
          <w:vertAlign w:val="subscript"/>
        </w:rPr>
        <w:t xml:space="preserve">I </w:t>
      </w:r>
      <w:r w:rsidR="00692CAC" w:rsidRPr="00692CAC">
        <w:rPr>
          <w:i/>
          <w:iCs/>
        </w:rPr>
        <w:t>/ V</w:t>
      </w:r>
      <w:r w:rsidR="00692CAC" w:rsidRPr="00692CAC">
        <w:rPr>
          <w:i/>
          <w:iCs/>
          <w:vertAlign w:val="subscript"/>
        </w:rPr>
        <w:t>I</w:t>
      </w:r>
      <w:r w:rsidR="00692CAC" w:rsidRPr="00692CAC">
        <w:rPr>
          <w:i/>
          <w:iCs/>
        </w:rPr>
        <w:t xml:space="preserve"> + V</w:t>
      </w:r>
      <w:r w:rsidR="00692CAC" w:rsidRPr="00692CAC">
        <w:rPr>
          <w:i/>
          <w:iCs/>
          <w:vertAlign w:val="subscript"/>
        </w:rPr>
        <w:t>E</w:t>
      </w:r>
      <w:r w:rsidR="00692CAC">
        <w:t xml:space="preserve">), </w:t>
      </w:r>
      <w:r w:rsidR="00EE3798">
        <w:t>developmental</w:t>
      </w:r>
      <w:r w:rsidR="00692CAC">
        <w:t xml:space="preserve"> changes in residual variance (V</w:t>
      </w:r>
      <w:r w:rsidR="00692CAC" w:rsidRPr="00692CAC">
        <w:rPr>
          <w:vertAlign w:val="subscript"/>
        </w:rPr>
        <w:t>E</w:t>
      </w:r>
      <w:r w:rsidR="00692CAC">
        <w:t xml:space="preserve">) can </w:t>
      </w:r>
      <w:r w:rsidR="009410C8">
        <w:t xml:space="preserve">also </w:t>
      </w:r>
      <w:r w:rsidR="00692CAC">
        <w:t xml:space="preserve">influence repeatability. </w:t>
      </w:r>
      <w:r w:rsidR="005F69DD">
        <w:t xml:space="preserve">In zebra finches, </w:t>
      </w:r>
      <w:r w:rsidR="00B16875">
        <w:t>nutritional stress during</w:t>
      </w:r>
      <w:r w:rsidR="00E76E3B">
        <w:t xml:space="preserve"> the</w:t>
      </w:r>
      <w:r w:rsidR="00B16875">
        <w:t xml:space="preserve"> </w:t>
      </w:r>
      <w:r w:rsidR="00E76E3B">
        <w:t>juvenile</w:t>
      </w:r>
      <w:r w:rsidR="00B16875">
        <w:t xml:space="preserve"> </w:t>
      </w:r>
      <w:r w:rsidR="002B5FB7">
        <w:t>stage</w:t>
      </w:r>
      <w:r w:rsidR="005F69DD">
        <w:t xml:space="preserve"> </w:t>
      </w:r>
      <w:r w:rsidR="00057F73">
        <w:t>lead to an</w:t>
      </w:r>
      <w:r w:rsidR="00B16875">
        <w:t xml:space="preserve"> increase in repeatability </w:t>
      </w:r>
      <w:r w:rsidR="00057F73">
        <w:t>of</w:t>
      </w:r>
      <w:r w:rsidR="00B16875">
        <w:t xml:space="preserve"> average metabolic rate when modelling with homogenous residuals </w:t>
      </w:r>
      <w:r w:rsidR="00B16875">
        <w:fldChar w:fldCharType="begin"/>
      </w:r>
      <w:r w:rsidR="00B16875">
        <w:instrText xml:space="preserve"> ADDIN ZOTERO_ITEM CSL_CITATION {"citationID":"yJh9XjN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16875">
        <w:fldChar w:fldCharType="separate"/>
      </w:r>
      <w:r w:rsidR="00B16875">
        <w:rPr>
          <w:noProof/>
        </w:rPr>
        <w:t>(Careau, Buttemer, et al., 2014)</w:t>
      </w:r>
      <w:r w:rsidR="00B16875">
        <w:fldChar w:fldCharType="end"/>
      </w:r>
      <w:r w:rsidR="00B16875">
        <w:t xml:space="preserve">. </w:t>
      </w:r>
      <w:r w:rsidR="00550EFE">
        <w:t>After accounting for heterogenous residuals</w:t>
      </w:r>
      <w:r w:rsidR="00057F73">
        <w:t xml:space="preserve"> among treatment groups</w:t>
      </w:r>
      <w:r w:rsidR="00550EFE">
        <w:t xml:space="preserve">, </w:t>
      </w:r>
      <w:r w:rsidR="00E76E3B">
        <w:t>there was a tendency for both residual variance and among individual variance to increase in stressed bird</w:t>
      </w:r>
      <w:r w:rsidR="00057F73">
        <w:t>s</w:t>
      </w:r>
      <w:r w:rsidR="00E76E3B">
        <w:t xml:space="preserve">. As such, comparisons using repeatability alone gave the impression that both treatment groups were the same </w:t>
      </w:r>
      <w:r w:rsidR="00B16875">
        <w:fldChar w:fldCharType="begin"/>
      </w:r>
      <w:r w:rsidR="00B16875">
        <w:instrText xml:space="preserve"> ADDIN ZOTERO_ITEM CSL_CITATION {"citationID":"jbZmkuCY","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16875">
        <w:fldChar w:fldCharType="separate"/>
      </w:r>
      <w:r w:rsidR="00B16875">
        <w:rPr>
          <w:noProof/>
        </w:rPr>
        <w:t>(Careau, Buttemer, et al., 2014)</w:t>
      </w:r>
      <w:r w:rsidR="00B16875">
        <w:fldChar w:fldCharType="end"/>
      </w:r>
      <w:r w:rsidR="00B16875">
        <w:t xml:space="preserve">. </w:t>
      </w:r>
      <w:r w:rsidR="00100483">
        <w:t>It is worth noting that</w:t>
      </w:r>
      <w:r w:rsidR="002B5FB7">
        <w:t xml:space="preserve"> </w:t>
      </w:r>
      <w:r w:rsidR="00E76E3B">
        <w:t>residual</w:t>
      </w:r>
      <w:r w:rsidR="002B5FB7">
        <w:t xml:space="preserve"> variance </w:t>
      </w:r>
      <w:r w:rsidR="00550EFE">
        <w:t>encapsulates</w:t>
      </w:r>
      <w:r w:rsidR="002B5FB7">
        <w:t xml:space="preserve"> within-individual</w:t>
      </w:r>
      <w:r w:rsidR="00C32349">
        <w:t xml:space="preserve"> </w:t>
      </w:r>
      <w:r w:rsidR="00E76E3B">
        <w:t xml:space="preserve">variance which describes the </w:t>
      </w:r>
      <w:r w:rsidR="00100483">
        <w:t>stability</w:t>
      </w:r>
      <w:r w:rsidR="00E76E3B">
        <w:t xml:space="preserve"> of within individual responses</w:t>
      </w:r>
      <w:r w:rsidR="00100483">
        <w:t xml:space="preserve"> which is biologically relevant for many evolutionary studies </w:t>
      </w:r>
      <w:r w:rsidR="00100483">
        <w:fldChar w:fldCharType="begin"/>
      </w:r>
      <w:r w:rsidR="00100483">
        <w:instrText xml:space="preserve"> ADDIN ZOTERO_ITEM CSL_CITATION {"citationID":"5Zdk8rt1","properties":{"formattedCitation":"(Westneat et al., 2014)","plainCitation":"(Westneat et al., 2014)","noteIndex":0},"citationItems":[{"id":363,"uris":["http://zotero.org/users/1379426/items/AK7X7SDX"],"uri":["http://zotero.org/users/1379426/items/AK7X7SDX"],"itemData":{"id":363,"type":"article-journal","container-title":"Biological Reviews","DOI":"10.1111/brv.12131","issue":"3","language":"English","page":"729–743","title":"The biology hidden inside residual within-individual phenotypic variation","volume":"90","author":[{"family":"Westneat","given":"David F"},{"family":"Wright","given":"Jonathan"},{"family":"Dingemanse","given":"Niels J"}],"issued":{"date-parts":[["2014",7]]}}}],"schema":"https://github.com/citation-style-language/schema/raw/master/csl-citation.json"} </w:instrText>
      </w:r>
      <w:r w:rsidR="00100483">
        <w:fldChar w:fldCharType="separate"/>
      </w:r>
      <w:r w:rsidR="00100483">
        <w:rPr>
          <w:noProof/>
        </w:rPr>
        <w:t>(Westneat et al., 2014)</w:t>
      </w:r>
      <w:r w:rsidR="00100483">
        <w:fldChar w:fldCharType="end"/>
      </w:r>
      <w:r w:rsidR="00E76E3B">
        <w:t>,</w:t>
      </w:r>
      <w:r w:rsidR="00100483">
        <w:t xml:space="preserve"> however</w:t>
      </w:r>
      <w:r w:rsidR="00E76E3B">
        <w:t xml:space="preserve"> it also captures aspects of the environment </w:t>
      </w:r>
      <w:r w:rsidR="00741424">
        <w:t xml:space="preserve">such as temporal or shared environmental effects </w:t>
      </w:r>
      <w:r w:rsidR="00A33891">
        <w:fldChar w:fldCharType="begin"/>
      </w:r>
      <w:r w:rsidR="00A33891">
        <w:instrText xml:space="preserve"> ADDIN ZOTERO_ITEM CSL_CITATION {"citationID":"HzmjAj4c","properties":{"formattedCitation":"(Kruuk, 2004; Kruuk &amp; Hadfield, 2007)","plainCitation":"(Kruuk, 2004; Kruuk &amp; Hadfield, 2007)","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A33891">
        <w:fldChar w:fldCharType="separate"/>
      </w:r>
      <w:r w:rsidR="00A33891">
        <w:rPr>
          <w:noProof/>
        </w:rPr>
        <w:t>(Kruuk, 2004; Kruuk &amp; Hadfield, 2007)</w:t>
      </w:r>
      <w:r w:rsidR="00A33891">
        <w:fldChar w:fldCharType="end"/>
      </w:r>
      <w:r w:rsidR="00741424">
        <w:t xml:space="preserve">. </w:t>
      </w:r>
      <w:r w:rsidR="00100483">
        <w:t xml:space="preserve">Thus, interpretations on changes in residual variance as </w:t>
      </w:r>
      <w:r w:rsidR="00827B64">
        <w:t>changes in within individual variance may be misleading and researchers</w:t>
      </w:r>
      <w:r w:rsidR="00100483">
        <w:t xml:space="preserve"> should be more aware of other non-genetic sources of variance. We</w:t>
      </w:r>
      <w:r w:rsidR="000657E1">
        <w:t xml:space="preserve"> emphasise that </w:t>
      </w:r>
      <w:r w:rsidR="00B16875">
        <w:t xml:space="preserve">future </w:t>
      </w:r>
      <w:r w:rsidR="000657E1">
        <w:t xml:space="preserve">studies </w:t>
      </w:r>
      <w:r w:rsidR="00FE3817">
        <w:t xml:space="preserve">comparing repeatability across different developmental contexts </w:t>
      </w:r>
      <w:r w:rsidR="00B24354">
        <w:t>need to</w:t>
      </w:r>
      <w:r w:rsidR="00FE3817">
        <w:t xml:space="preserve"> consider heterogenous residual variances</w:t>
      </w:r>
      <w:r w:rsidR="00B24354">
        <w:t xml:space="preserve"> among treatment groups</w:t>
      </w:r>
      <w:r w:rsidR="00FE3817">
        <w:t xml:space="preserve">. </w:t>
      </w:r>
      <w:r w:rsidR="00C32349">
        <w:t>In this study, w</w:t>
      </w:r>
      <w:r w:rsidR="009F535C">
        <w:t xml:space="preserve">e used model selection to determine </w:t>
      </w:r>
      <w:r w:rsidR="00B16875">
        <w:t>homogenous</w:t>
      </w:r>
      <w:r w:rsidR="009F535C">
        <w:t xml:space="preserve"> residuals </w:t>
      </w:r>
      <w:r w:rsidR="00B16875">
        <w:t>was best</w:t>
      </w:r>
      <w:r w:rsidR="009F535C">
        <w:t xml:space="preserve"> supported</w:t>
      </w:r>
      <w:r w:rsidR="00C32349">
        <w:t xml:space="preserve"> by </w:t>
      </w:r>
      <w:r w:rsidR="00FB1F91">
        <w:t>our</w:t>
      </w:r>
      <w:r w:rsidR="00C32349">
        <w:t xml:space="preserve"> data</w:t>
      </w:r>
      <w:r w:rsidR="00B16875">
        <w:t xml:space="preserve"> therefore we can conclude the among individual variance</w:t>
      </w:r>
      <w:r w:rsidR="00FB1F91">
        <w:t xml:space="preserve"> in metabolic rate is robust to changes in developmental temperatures.</w:t>
      </w:r>
    </w:p>
    <w:p w14:paraId="78B56744" w14:textId="77777777" w:rsidR="005F66E7" w:rsidRDefault="005F66E7" w:rsidP="007F39CD">
      <w:pPr>
        <w:pStyle w:val="Thesisnormal"/>
      </w:pPr>
    </w:p>
    <w:p w14:paraId="677BCBA2" w14:textId="24F863D7" w:rsidR="005F7C7A" w:rsidRDefault="00A93F87" w:rsidP="007F39CD">
      <w:pPr>
        <w:pStyle w:val="Thesisnormal"/>
      </w:pPr>
      <w:r>
        <w:t>The minimum requirement for evolution</w:t>
      </w:r>
      <w:r w:rsidR="00A0542F">
        <w:t>ary change</w:t>
      </w:r>
      <w:r>
        <w:t xml:space="preserve"> to occur is </w:t>
      </w:r>
      <w:r w:rsidR="00A0542F">
        <w:t xml:space="preserve">the presence of </w:t>
      </w:r>
      <w:r>
        <w:t>consistent variation for selection to act on</w:t>
      </w:r>
      <w:r w:rsidR="00926DAB">
        <w:t xml:space="preserve"> </w:t>
      </w:r>
      <w:r w:rsidR="00926DAB">
        <w:fldChar w:fldCharType="begin"/>
      </w:r>
      <w:r w:rsidR="00926DAB">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rsidR="00926DAB">
        <w:fldChar w:fldCharType="separate"/>
      </w:r>
      <w:r w:rsidR="00926DAB">
        <w:rPr>
          <w:noProof/>
        </w:rPr>
        <w:t>(Falconer, 1952; but see Dohm, 2002)</w:t>
      </w:r>
      <w:r w:rsidR="00926DAB">
        <w:fldChar w:fldCharType="end"/>
      </w:r>
      <w:r>
        <w:t xml:space="preserve">. We found repeatable differences in individual slopes. </w:t>
      </w:r>
      <w:r w:rsidR="008F291B">
        <w:t>However, it should be noted that the variance components used to calculate repeatability of the slope were relatively small and repeatability it is was estimated with a substantial degree of uncertainty.</w:t>
      </w:r>
      <w:r w:rsidR="00C35DBB">
        <w:t xml:space="preserve"> </w:t>
      </w:r>
      <w:r w:rsidR="009F26AB">
        <w:t xml:space="preserve">Being said, </w:t>
      </w:r>
      <w:r w:rsidR="0018395C">
        <w:t>our estimate</w:t>
      </w:r>
      <w:r w:rsidR="005F66E7">
        <w:t>s</w:t>
      </w:r>
      <w:r w:rsidR="0018395C">
        <w:t xml:space="preserve"> of repeatability of the slope </w:t>
      </w:r>
      <w:r w:rsidR="005F66E7">
        <w:t>are</w:t>
      </w:r>
      <w:r w:rsidR="0018395C">
        <w:t xml:space="preserve"> </w:t>
      </w:r>
      <w:r w:rsidR="005F66E7">
        <w:t>consistent</w:t>
      </w:r>
      <w:r w:rsidR="0018395C">
        <w:t xml:space="preserve"> with another study of the same species (</w:t>
      </w:r>
      <w:r w:rsidR="0018395C" w:rsidRPr="0018395C">
        <w:rPr>
          <w:i/>
          <w:iCs/>
        </w:rPr>
        <w:t>R</w:t>
      </w:r>
      <w:r w:rsidR="0018395C">
        <w:t xml:space="preserve"> = </w:t>
      </w:r>
      <w:r w:rsidR="0018395C" w:rsidRPr="00432EDF">
        <w:t>0.</w:t>
      </w:r>
      <w:r w:rsidR="0018395C">
        <w:t xml:space="preserve">23, Kar et al. unpublished). Similarly, </w:t>
      </w:r>
      <w:r w:rsidR="00DB2384">
        <w:t xml:space="preserve">moderate </w:t>
      </w:r>
      <w:r w:rsidR="0018395C">
        <w:t xml:space="preserve">repeatability of thermal sensitivity of metabolic rate </w:t>
      </w:r>
      <w:r w:rsidR="00DB2384">
        <w:t xml:space="preserve">has </w:t>
      </w:r>
      <w:r w:rsidR="0018395C">
        <w:t xml:space="preserve">also </w:t>
      </w:r>
      <w:r w:rsidR="00DB2384">
        <w:t xml:space="preserve">been </w:t>
      </w:r>
      <w:r w:rsidR="0018395C">
        <w:t>observed</w:t>
      </w:r>
      <w:r w:rsidR="00DB2384">
        <w:t xml:space="preserve"> in amphipods (</w:t>
      </w:r>
      <w:r w:rsidR="0018395C" w:rsidRPr="0018395C">
        <w:rPr>
          <w:i/>
          <w:iCs/>
        </w:rPr>
        <w:t>R</w:t>
      </w:r>
      <w:r w:rsidR="0018395C">
        <w:t xml:space="preserve"> = 0.38</w:t>
      </w:r>
      <w:r w:rsidR="00DB2384">
        <w:t>)</w:t>
      </w:r>
      <w:r w:rsidR="0018395C">
        <w:t xml:space="preserve">. </w:t>
      </w:r>
      <w:r w:rsidR="005F66E7">
        <w:t>S</w:t>
      </w:r>
      <w:r w:rsidR="005E4361">
        <w:t>everal</w:t>
      </w:r>
      <w:r w:rsidR="0018395C">
        <w:t xml:space="preserve"> studies have </w:t>
      </w:r>
      <w:r w:rsidR="005E4361">
        <w:t>reported significant among individual variation in thermal plasticity</w:t>
      </w:r>
      <w:r w:rsidR="005F66E7">
        <w:t xml:space="preserve"> slopes </w:t>
      </w:r>
      <w:r w:rsidR="005F66E7">
        <w:fldChar w:fldCharType="begin"/>
      </w:r>
      <w:r w:rsidR="005F66E7">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rsidR="005F66E7">
        <w:fldChar w:fldCharType="separate"/>
      </w:r>
      <w:r w:rsidR="005F66E7">
        <w:rPr>
          <w:noProof/>
        </w:rPr>
        <w:t>(Briga &amp; Verhulst, 2017; Careau, Gifford, et al., 2014)</w:t>
      </w:r>
      <w:r w:rsidR="005F66E7">
        <w:fldChar w:fldCharType="end"/>
      </w:r>
      <w:r w:rsidR="005E4361">
        <w:t xml:space="preserve">, </w:t>
      </w:r>
      <w:r w:rsidR="004D76B7">
        <w:t xml:space="preserve">however </w:t>
      </w:r>
      <w:r w:rsidR="005E4361">
        <w:lastRenderedPageBreak/>
        <w:t xml:space="preserve">repeatability of the slope </w:t>
      </w:r>
      <w:r w:rsidR="005F66E7">
        <w:t>is rarely</w:t>
      </w:r>
      <w:r w:rsidR="005E4361">
        <w:t xml:space="preserve"> estimated as </w:t>
      </w:r>
      <w:r w:rsidR="005F66E7">
        <w:t>it requires a</w:t>
      </w:r>
      <w:r w:rsidR="004D76B7">
        <w:t xml:space="preserve"> </w:t>
      </w:r>
      <w:r w:rsidR="005E4361">
        <w:t xml:space="preserve">study design </w:t>
      </w:r>
      <w:r w:rsidR="005F66E7">
        <w:t>that</w:t>
      </w:r>
      <w:r w:rsidR="005E4361">
        <w:t xml:space="preserve"> allow</w:t>
      </w:r>
      <w:r w:rsidR="005F66E7">
        <w:t>s</w:t>
      </w:r>
      <w:r w:rsidR="005E4361">
        <w:t xml:space="preserve"> </w:t>
      </w:r>
      <w:r w:rsidR="00A0542F">
        <w:t>partitioning</w:t>
      </w:r>
      <w:r w:rsidR="005E4361">
        <w:t xml:space="preserve"> of within individual variance of </w:t>
      </w:r>
      <w:r w:rsidR="005F66E7">
        <w:t xml:space="preserve">slopes </w:t>
      </w:r>
      <w:r w:rsidR="005F66E7">
        <w:fldChar w:fldCharType="begin"/>
      </w:r>
      <w:r w:rsidR="005F66E7">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5F66E7">
        <w:fldChar w:fldCharType="separate"/>
      </w:r>
      <w:r w:rsidR="005F66E7">
        <w:rPr>
          <w:noProof/>
        </w:rPr>
        <w:t>(Araya-Ajoy et al., 2015)</w:t>
      </w:r>
      <w:r w:rsidR="005F66E7">
        <w:fldChar w:fldCharType="end"/>
      </w:r>
      <w:r w:rsidR="005E4361">
        <w:t xml:space="preserve">. </w:t>
      </w:r>
      <w:r w:rsidR="00A231E1">
        <w:t>Nevertheless</w:t>
      </w:r>
      <w:r w:rsidR="00182D01">
        <w:t xml:space="preserve">, consistency in </w:t>
      </w:r>
      <w:r w:rsidR="005F66E7">
        <w:t xml:space="preserve">the slope of thermal reaction norms </w:t>
      </w:r>
      <w:r w:rsidR="00A86499">
        <w:t xml:space="preserve">implies that </w:t>
      </w:r>
      <w:r w:rsidR="005F66E7">
        <w:t xml:space="preserve">thermal </w:t>
      </w:r>
      <w:r w:rsidR="00A86499">
        <w:t>plasticity itself</w:t>
      </w:r>
      <w:r w:rsidR="00D003DB">
        <w:t xml:space="preserve"> is heritable to some extent and</w:t>
      </w:r>
      <w:r w:rsidR="00A86499">
        <w:t xml:space="preserve"> can be shaped by selective processes</w:t>
      </w:r>
      <w:r w:rsidR="005F66E7">
        <w:t xml:space="preserve"> </w:t>
      </w:r>
      <w:r w:rsidR="005F66E7">
        <w:fldChar w:fldCharType="begin"/>
      </w:r>
      <w:r w:rsidR="006616AB">
        <w:instrText xml:space="preserve"> ADDIN ZOTERO_ITEM CSL_CITATION {"citationID":"JS1X4llS","properties":{"unsorted":true,"formattedCitation":"(Falconer, 1952; Driessen et al., 2007; but see Dohm, 2002)","plainCitation":"(Falconer, 1952; Driessen et al., 2007;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schema":"https://github.com/citation-style-language/schema/raw/master/csl-citation.json"} </w:instrText>
      </w:r>
      <w:r w:rsidR="005F66E7">
        <w:fldChar w:fldCharType="separate"/>
      </w:r>
      <w:r w:rsidR="006616AB">
        <w:rPr>
          <w:noProof/>
        </w:rPr>
        <w:t>(Falconer, 1952; Driessen et al., 2007; but see Dohm, 2002)</w:t>
      </w:r>
      <w:r w:rsidR="005F66E7">
        <w:fldChar w:fldCharType="end"/>
      </w:r>
      <w:r w:rsidR="00A86499">
        <w:t>.</w:t>
      </w:r>
      <w:r w:rsidR="008B462D">
        <w:t xml:space="preserve"> </w:t>
      </w:r>
      <w:r w:rsidR="0045114E">
        <w:t xml:space="preserve">Indeed, thermal plasticity has been shown to rapidly diverged in </w:t>
      </w:r>
      <w:r w:rsidR="00B07343">
        <w:t xml:space="preserve">invasive </w:t>
      </w:r>
      <w:r w:rsidR="0045114E">
        <w:t>populations of cabbage white butterflies</w:t>
      </w:r>
      <w:r w:rsidR="00B07343">
        <w:t>,</w:t>
      </w:r>
      <w:r w:rsidR="0045114E">
        <w:t xml:space="preserve"> further supporting the idea that thermal reaction norms can evolve as populations experience different thermal environments</w:t>
      </w:r>
      <w:r w:rsidR="00B07343">
        <w:t xml:space="preserve"> </w:t>
      </w:r>
      <w:r w:rsidR="00B07343">
        <w:fldChar w:fldCharType="begin"/>
      </w:r>
      <w:r w:rsidR="00803C87">
        <w:instrText xml:space="preserve"> ADDIN ZOTERO_ITEM CSL_CITATION {"citationID":"337nkq9C","properties":{"unsorted":true,"formattedCitation":"(Kingsolver et al., 2007; but see Condon et al., 2014)","plainCitation":"(Kingsolver et al., 2007; but see Condon et al., 2014)","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id":3813,"uris":["http://zotero.org/users/1379426/items/LDY989TT"],"uri":["http://zotero.org/users/1379426/items/LDY989TT"],"itemData":{"id":3813,"type":"article-journal","abstract":"In variable environments, selection should favor generalists that maintain fitness across a range of conditions. However, costs of adaptation may generate fitness trade-offs and lead to some compromise between specialization and generalization that maximizes fitness. Here, we evaluate the evolution of specialization and generalization in 20 populations of Drosophila melanogaster experimentally evolved in constant and variable thermal environments for 3 years. We developed genotypes from each population at two temperatures after which we measured fecundity across eight temperatures. We predicted that constant environments would select for thermal specialists and that variable environments would select for thermal generalists. Contrary to our predictions, specialists and generalists did not evolve in constant and spatially variable environments, respectively. However, temporal variation produced a type of generalist that has rarely been considered by theoretical models of developmental plasticity. Specifically, genotypes from the temporally variable selective environment were more fecund across all temperatures than were genotypes from other environments. These patterns suggest certain allelic effects and should inspire new directions for modeling adaptation to fluctuating environments.","container-title":"Evolution","DOI":"10.1111/evo.12296","ISSN":"1558-5646","issue":"3","language":"en","note":"_eprint: https://onlinelibrary.wiley.com/doi/pdf/10.1111/evo.12296","page":"720-728","source":"Wiley Online Library","title":"Temporal Variation Favors the Evolution of Generalists in Experimental Populations of Drosophila Melanogaster","volume":"68","author":[{"family":"Condon","given":"Catriona"},{"family":"Cooper","given":"Brandon S."},{"family":"Yeaman","given":"Sam"},{"family":"Angilletta","given":"Michael J."}],"issued":{"date-parts":[["2014"]]}},"prefix":"but see"}],"schema":"https://github.com/citation-style-language/schema/raw/master/csl-citation.json"} </w:instrText>
      </w:r>
      <w:r w:rsidR="00B07343">
        <w:fldChar w:fldCharType="separate"/>
      </w:r>
      <w:r w:rsidR="00803C87">
        <w:rPr>
          <w:noProof/>
        </w:rPr>
        <w:t>(Kingsolver et al., 2007; but see Condon et al., 2014)</w:t>
      </w:r>
      <w:r w:rsidR="00B07343">
        <w:fldChar w:fldCharType="end"/>
      </w:r>
      <w:r w:rsidR="0045114E">
        <w:t xml:space="preserve">. </w:t>
      </w:r>
      <w:r w:rsidR="00B07343">
        <w:t xml:space="preserve">Consistent variation in plasticity may facilitate evolutionary change in thermal reaction norms </w:t>
      </w:r>
      <w:r w:rsidR="008B462D">
        <w:t xml:space="preserve">may </w:t>
      </w:r>
      <w:r w:rsidR="006A2A8A">
        <w:t xml:space="preserve">allow populations to </w:t>
      </w:r>
      <w:r w:rsidR="00A0542F">
        <w:t>persist</w:t>
      </w:r>
      <w:r w:rsidR="006A2A8A">
        <w:t xml:space="preserve"> as global temperature and temperature variability continue to increase</w:t>
      </w:r>
      <w:r w:rsidR="008B462D">
        <w:t xml:space="preserve"> </w:t>
      </w:r>
      <w:r w:rsidR="008B462D">
        <w:fldChar w:fldCharType="begin"/>
      </w:r>
      <w:r w:rsidR="008B462D">
        <w:instrText xml:space="preserve"> ADDIN ZOTERO_ITEM CSL_CITATION {"citationID":"k2GVFvBa","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8B462D">
        <w:fldChar w:fldCharType="separate"/>
      </w:r>
      <w:r w:rsidR="008B462D">
        <w:rPr>
          <w:noProof/>
        </w:rPr>
        <w:t>(Ghalambor et al., 2007)</w:t>
      </w:r>
      <w:r w:rsidR="008B462D">
        <w:fldChar w:fldCharType="end"/>
      </w:r>
      <w:r w:rsidR="008B462D">
        <w:t>.</w:t>
      </w:r>
    </w:p>
    <w:p w14:paraId="6F7F0885" w14:textId="7776C79B" w:rsidR="00B02DA1" w:rsidRDefault="00B02DA1" w:rsidP="007F39CD">
      <w:pPr>
        <w:pStyle w:val="Thesisnormal"/>
      </w:pPr>
    </w:p>
    <w:p w14:paraId="5C5674A5" w14:textId="625BFBBE" w:rsidR="00D95148" w:rsidRDefault="004D76B7" w:rsidP="007F39CD">
      <w:pPr>
        <w:pStyle w:val="Thesisnormal"/>
      </w:pPr>
      <w:r>
        <w:t>Our r</w:t>
      </w:r>
      <w:r w:rsidR="00B02DA1">
        <w:t xml:space="preserve">epeatability </w:t>
      </w:r>
      <w:r>
        <w:t xml:space="preserve">estimates </w:t>
      </w:r>
      <w:r w:rsidR="00B02DA1">
        <w:t xml:space="preserve">of average metabolic rate </w:t>
      </w:r>
      <w:r w:rsidR="00E81673">
        <w:t>did not change across</w:t>
      </w:r>
      <w:r>
        <w:t xml:space="preserve"> acute temperature.</w:t>
      </w:r>
      <w:r w:rsidR="00ED4011">
        <w:t xml:space="preserve"> </w:t>
      </w:r>
      <w:r w:rsidR="00191151">
        <w:t>This result</w:t>
      </w:r>
      <w:r w:rsidR="00ED4011">
        <w:t xml:space="preserve"> demonstrates that temperatures within the operable range of </w:t>
      </w:r>
      <w:r w:rsidR="00191151">
        <w:rPr>
          <w:i/>
          <w:iCs/>
        </w:rPr>
        <w:t>L.delicata</w:t>
      </w:r>
      <w:r w:rsidR="00ED4011">
        <w:t xml:space="preserve"> maintains </w:t>
      </w:r>
      <w:r w:rsidR="00191151">
        <w:t xml:space="preserve">consistent </w:t>
      </w:r>
      <w:r w:rsidR="00ED4011">
        <w:t xml:space="preserve">individual differences in </w:t>
      </w:r>
      <w:r w:rsidR="00231235">
        <w:t>MR</w:t>
      </w:r>
      <w:r w:rsidR="00ED4011">
        <w:t>.</w:t>
      </w:r>
      <w:r>
        <w:t xml:space="preserve"> Overall, our estimates for</w:t>
      </w:r>
      <w:r w:rsidR="00ED4011">
        <w:t xml:space="preserve"> repeatability of </w:t>
      </w:r>
      <w:r w:rsidR="00231235">
        <w:t>MR</w:t>
      </w:r>
      <w:r w:rsidR="00ED4011">
        <w:t xml:space="preserve"> are relatively low (</w:t>
      </w:r>
      <w:r w:rsidR="00ED4011" w:rsidRPr="00ED4011">
        <w:rPr>
          <w:i/>
          <w:iCs/>
        </w:rPr>
        <w:t>R</w:t>
      </w:r>
      <w:r w:rsidR="00ED4011">
        <w:t xml:space="preserve"> = 0.09 – 0.22) </w:t>
      </w:r>
      <w:r w:rsidR="002238D5">
        <w:t xml:space="preserve">compared to </w:t>
      </w:r>
      <w:r w:rsidR="00B179B7">
        <w:t xml:space="preserve">values reported for </w:t>
      </w:r>
      <w:r w:rsidR="00E855A3">
        <w:t>“</w:t>
      </w:r>
      <w:r w:rsidR="00B179B7">
        <w:t>reptiles</w:t>
      </w:r>
      <w:r w:rsidR="00E855A3">
        <w:t>”</w:t>
      </w:r>
      <w:r w:rsidR="00B179B7">
        <w:t xml:space="preserve"> (</w:t>
      </w:r>
      <w:r w:rsidR="00B179B7" w:rsidRPr="00ED4011">
        <w:rPr>
          <w:i/>
          <w:iCs/>
        </w:rPr>
        <w:t>R</w:t>
      </w:r>
      <w:r w:rsidR="00B179B7">
        <w:t xml:space="preserve"> = 0.86</w:t>
      </w:r>
      <w:r w:rsidR="00FB6E07">
        <w:t>, n = 1</w:t>
      </w:r>
      <w:r w:rsidR="00B179B7">
        <w:t xml:space="preserve">) </w:t>
      </w:r>
      <w:r w:rsidR="00B179B7">
        <w:fldChar w:fldCharType="begin"/>
      </w:r>
      <w:r w:rsidR="00B179B7">
        <w:instrText xml:space="preserve"> ADDIN ZOTERO_ITEM CSL_CITATION {"citationID":"oqpnIJSP","properties":{"formattedCitation":"(Nespolo &amp; Franco, 2007; White et al., 2013)","plainCitation":"(Nespolo &amp; Franco, 2007; White et al., 2013)","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B179B7">
        <w:fldChar w:fldCharType="separate"/>
      </w:r>
      <w:r w:rsidR="00B179B7">
        <w:rPr>
          <w:noProof/>
        </w:rPr>
        <w:t>(Nespolo &amp; Franco, 2007; White et al., 2013)</w:t>
      </w:r>
      <w:r w:rsidR="00B179B7">
        <w:fldChar w:fldCharType="end"/>
      </w:r>
      <w:r w:rsidR="00FB6E07">
        <w:t>, however upon close inspection of the original study, it turns out that the repeatability estimate was for maximal MR</w:t>
      </w:r>
      <w:r w:rsidR="00E855A3">
        <w:t xml:space="preserve"> for garter snakes and</w:t>
      </w:r>
      <w:r w:rsidR="00FB6E07">
        <w:t xml:space="preserve"> therefore </w:t>
      </w:r>
      <w:r w:rsidR="00DA1E25">
        <w:t xml:space="preserve">not </w:t>
      </w:r>
      <w:r w:rsidR="00FB6E07">
        <w:t xml:space="preserve">entirely comparable with our results </w:t>
      </w:r>
      <w:r w:rsidR="00FB6E07">
        <w:fldChar w:fldCharType="begin"/>
      </w:r>
      <w:r w:rsidR="00FB6E07">
        <w:instrText xml:space="preserve"> ADDIN ZOTERO_ITEM CSL_CITATION {"citationID":"DlrHHjYf","properties":{"formattedCitation":"(Garland &amp; Bennett, 1990)","plainCitation":"(Garland &amp; Bennett, 1990)","noteIndex":0},"citationItems":[{"id":3842,"uris":["http://zotero.org/users/1379426/items/8JSJIUYT"],"uri":["http://zotero.org/users/1379426/items/8JSJIUYT"],"itemData":{"id":3842,"type":"article-journal","abstract":"Broad-sense heritabilities and genetic correlations of maximal oxygen consumption (VO2max), blood hemoglobin levels, and ventricle mass were estimated in a natural population of snakes. Traits were measured for six or fewer presumed full-sibling offspring from each of 45 wild-caught gravid garter snakes (Thamnophis sirtalis). VO2max was highly reproducible between replicate trial days (r = 0.88). In an attempt to reduce maternal effects, correlations of each character with body mass, snout-vent length, age at testing, litter size, dam mass, and dam snout-vent length were removed by computing residuals from multiple-regression equations. These residuals were used in subsequent genetic analyses. Approximate coefficients of variation of residuals were 16% for VO2max, 19% for hemoglobin level, and 13% for ventricle mass. Broad-sense heritabilities were highly significant for all characters [P less than 0.0001; VO2max heritability (h2) = 0.88; hemoglobin level h2 = 0.63; ventricle mass h2 = 0.41], suggesting that they could respond genetically to selection. Phenotypic correlations (rP) among residual characters were significant only between VO2max and ventricle mass (rP = +0.27). VO2max and ventricle mass exhibited a significant (broad-sense) genetic correlation of +0.64; this might facilitate the correlated evolution of these two traits in response to natural or artificial selection. Ventricle mass and hemoglobin level showed a significant environmental correlation of +0.43. Treadmill endurance crawling time (Evolution 42: 335-350, 1988) showed a weak but significantly positive rP with VO2max (rP = +0.17).","container-title":"American Journal of Physiology-Regulatory, Integrative and Comparative Physiology","DOI":"10.1152/ajpregu.1990.259.5.R986","ISSN":"0363-6119, 1522-1490","issue":"5","journalAbbreviation":"American Journal of Physiology-Regulatory, Integrative and Comparative Physiology","language":"en","page":"R986-R992","source":"DOI.org (Crossref)","title":"Quantitative genetics of maximal oxygen consumption in a garter snake","volume":"259","author":[{"family":"Garland","given":"T."},{"family":"Bennett","given":"A. F."}],"issued":{"date-parts":[["1990",11,1]]}}}],"schema":"https://github.com/citation-style-language/schema/raw/master/csl-citation.json"} </w:instrText>
      </w:r>
      <w:r w:rsidR="00FB6E07">
        <w:fldChar w:fldCharType="separate"/>
      </w:r>
      <w:r w:rsidR="00FB6E07">
        <w:rPr>
          <w:noProof/>
        </w:rPr>
        <w:t>(Garland &amp; Bennett, 1990)</w:t>
      </w:r>
      <w:r w:rsidR="00FB6E07">
        <w:fldChar w:fldCharType="end"/>
      </w:r>
      <w:r w:rsidR="00FB6E07">
        <w:t>.</w:t>
      </w:r>
      <w:r w:rsidR="00DA1E25">
        <w:t xml:space="preserve"> </w:t>
      </w:r>
      <w:r w:rsidR="00A3503B">
        <w:t xml:space="preserve">We compared our results with a meta-analysis that investigated the relationship between repeatability and </w:t>
      </w:r>
      <w:r w:rsidR="00E855A3">
        <w:t>time</w:t>
      </w:r>
      <w:r w:rsidR="00A3503B">
        <w:t xml:space="preserve"> interval between </w:t>
      </w:r>
      <w:r w:rsidR="00E855A3">
        <w:t xml:space="preserve">MR </w:t>
      </w:r>
      <w:r w:rsidR="00E81673">
        <w:t>measurements</w:t>
      </w:r>
      <w:r w:rsidR="00A3503B">
        <w:t xml:space="preserve"> </w:t>
      </w:r>
      <w:r w:rsidR="00A3503B">
        <w:fldChar w:fldCharType="begin"/>
      </w:r>
      <w:r w:rsidR="00A3503B">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A3503B">
        <w:fldChar w:fldCharType="separate"/>
      </w:r>
      <w:r w:rsidR="00A3503B">
        <w:rPr>
          <w:noProof/>
        </w:rPr>
        <w:t>(White et al., 2013)</w:t>
      </w:r>
      <w:r w:rsidR="00A3503B">
        <w:fldChar w:fldCharType="end"/>
      </w:r>
      <w:r w:rsidR="00A3503B">
        <w:t xml:space="preserve">. </w:t>
      </w:r>
      <w:r w:rsidR="00E855A3">
        <w:t>Our repeatability estimates were a lot more consistent with ectotherms (invertebrates and fish) from</w:t>
      </w:r>
      <w:r w:rsidR="00A3503B">
        <w:t xml:space="preserve"> studies that had a measurement interval</w:t>
      </w:r>
      <w:r w:rsidR="00F3536F">
        <w:t xml:space="preserve"> </w:t>
      </w:r>
      <w:r w:rsidR="007E5703">
        <w:t xml:space="preserve">that was </w:t>
      </w:r>
      <w:r w:rsidR="00F3536F">
        <w:t>equal or larger than</w:t>
      </w:r>
      <w:r w:rsidR="00A3503B">
        <w:t xml:space="preserve"> our study (</w:t>
      </w:r>
      <w:r w:rsidR="00F3536F">
        <w:t xml:space="preserve"> </w:t>
      </w:r>
      <m:oMath>
        <m:r>
          <w:rPr>
            <w:rFonts w:ascii="Cambria Math" w:hAnsi="Cambria Math"/>
          </w:rPr>
          <m:t>≥</m:t>
        </m:r>
      </m:oMath>
      <w:r w:rsidR="00F3536F">
        <w:t xml:space="preserve"> </w:t>
      </w:r>
      <w:r w:rsidR="00A3503B">
        <w:t>8.5 days</w:t>
      </w:r>
      <w:r w:rsidR="00E855A3">
        <w:t xml:space="preserve">, </w:t>
      </w:r>
      <w:r w:rsidR="00E855A3" w:rsidRPr="00A3503B">
        <w:rPr>
          <w:i/>
          <w:iCs/>
        </w:rPr>
        <w:t>R =</w:t>
      </w:r>
      <w:r w:rsidR="00E855A3">
        <w:t xml:space="preserve"> 0.33, SD = 0.21, n = 18). </w:t>
      </w:r>
      <w:r w:rsidR="00122D9D">
        <w:t>Interestingly, r</w:t>
      </w:r>
      <w:r w:rsidR="00231235">
        <w:t>epeatability of average MR in</w:t>
      </w:r>
      <w:r w:rsidR="004E283D">
        <w:t xml:space="preserve"> </w:t>
      </w:r>
      <w:r w:rsidR="00B2546D">
        <w:t xml:space="preserve">wild caught </w:t>
      </w:r>
      <w:r w:rsidR="00B2546D">
        <w:rPr>
          <w:i/>
          <w:iCs/>
        </w:rPr>
        <w:t xml:space="preserve">L. delicata </w:t>
      </w:r>
      <w:r w:rsidR="00231235">
        <w:t>(</w:t>
      </w:r>
      <w:r w:rsidR="00231235" w:rsidRPr="00231235">
        <w:rPr>
          <w:i/>
          <w:iCs/>
        </w:rPr>
        <w:t>R =</w:t>
      </w:r>
      <w:r w:rsidR="00231235">
        <w:t xml:space="preserve"> 0.3 – 0.5</w:t>
      </w:r>
      <w:r w:rsidR="004E4D36">
        <w:t>, Chapter 2 Kar et al. unpublished</w:t>
      </w:r>
      <w:r w:rsidR="00231235">
        <w:t>) was comparative</w:t>
      </w:r>
      <w:r w:rsidR="00772E4E">
        <w:t>ly</w:t>
      </w:r>
      <w:r w:rsidR="00231235">
        <w:t xml:space="preserve"> </w:t>
      </w:r>
      <w:r w:rsidR="00772E4E">
        <w:t>larger</w:t>
      </w:r>
      <w:r w:rsidR="00231235">
        <w:t xml:space="preserve"> relative to </w:t>
      </w:r>
      <w:r w:rsidR="00B2546D">
        <w:t>this study</w:t>
      </w:r>
      <w:r w:rsidR="00231235">
        <w:t xml:space="preserve">. </w:t>
      </w:r>
      <w:r w:rsidR="00592577">
        <w:t xml:space="preserve">This is likely due to </w:t>
      </w:r>
      <w:r w:rsidR="009F7839">
        <w:t xml:space="preserve">life stage differences in </w:t>
      </w:r>
      <w:r w:rsidR="00B2546D">
        <w:t xml:space="preserve">environmental effects that </w:t>
      </w:r>
      <w:r w:rsidR="00AC46FE">
        <w:t>affects</w:t>
      </w:r>
      <w:r w:rsidR="00B2546D">
        <w:t xml:space="preserve"> </w:t>
      </w:r>
      <w:r w:rsidR="009F7839">
        <w:t xml:space="preserve">phenotypic </w:t>
      </w:r>
      <w:r w:rsidR="00B2546D">
        <w:t>variation</w:t>
      </w:r>
      <w:r w:rsidR="00592577">
        <w:t>.</w:t>
      </w:r>
      <w:r w:rsidR="004E283D">
        <w:t xml:space="preserve"> As individual </w:t>
      </w:r>
      <w:r w:rsidR="00F94203">
        <w:t>mature</w:t>
      </w:r>
      <w:r w:rsidR="00B2546D">
        <w:t>, their</w:t>
      </w:r>
      <w:r w:rsidR="009F7839">
        <w:t xml:space="preserve"> </w:t>
      </w:r>
      <w:r w:rsidR="004E283D">
        <w:t>experience</w:t>
      </w:r>
      <w:r w:rsidR="00B2546D">
        <w:t>s in</w:t>
      </w:r>
      <w:r w:rsidR="004E283D">
        <w:t xml:space="preserve"> different </w:t>
      </w:r>
      <w:r w:rsidR="009F7839">
        <w:t>microhabitat</w:t>
      </w:r>
      <w:r w:rsidR="00B2546D">
        <w:t xml:space="preserve">s </w:t>
      </w:r>
      <w:r w:rsidR="00AC46FE">
        <w:t xml:space="preserve">can </w:t>
      </w:r>
      <w:r w:rsidR="00B2546D">
        <w:t xml:space="preserve">promote variation in the population </w:t>
      </w:r>
      <w:r w:rsidR="00936F5F">
        <w:fldChar w:fldCharType="begin"/>
      </w:r>
      <w:r w:rsidR="00936F5F">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936F5F">
        <w:fldChar w:fldCharType="separate"/>
      </w:r>
      <w:r w:rsidR="00936F5F">
        <w:rPr>
          <w:noProof/>
        </w:rPr>
        <w:t>(Kruuk &amp; Hadfield, 2007)</w:t>
      </w:r>
      <w:r w:rsidR="00936F5F">
        <w:fldChar w:fldCharType="end"/>
      </w:r>
      <w:r w:rsidR="00B2546D">
        <w:t xml:space="preserve">. </w:t>
      </w:r>
      <w:r w:rsidR="00936F5F">
        <w:t>For example, some individuals</w:t>
      </w:r>
      <w:r w:rsidR="00AC46FE">
        <w:t xml:space="preserve"> may </w:t>
      </w:r>
      <w:r w:rsidR="00936F5F">
        <w:t xml:space="preserve">prefer </w:t>
      </w:r>
      <w:r w:rsidR="00AC46FE">
        <w:t>warmer environments which</w:t>
      </w:r>
      <w:r w:rsidR="00936F5F">
        <w:t xml:space="preserve"> can lead to elevated metabolic rates, increased oxidative stress, fast maturation and short lifespans </w:t>
      </w:r>
      <w:r w:rsidR="00936F5F">
        <w:fldChar w:fldCharType="begin"/>
      </w:r>
      <w:r w:rsidR="00936F5F">
        <w:instrText xml:space="preserve"> ADDIN ZOTERO_ITEM CSL_CITATION {"citationID":"FmLwNPkH","properties":{"formattedCitation":"(Biro &amp; Stamps, 2010; R\\uc0\\u233{}ale et al., 2010)","plainCitation":"(Biro &amp; Stamps, 2010; Réale et al., 2010)","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schema":"https://github.com/citation-style-language/schema/raw/master/csl-citation.json"} </w:instrText>
      </w:r>
      <w:r w:rsidR="00936F5F">
        <w:fldChar w:fldCharType="separate"/>
      </w:r>
      <w:r w:rsidR="00936F5F" w:rsidRPr="00936F5F">
        <w:rPr>
          <w:rFonts w:cs="Times New Roman"/>
          <w:lang w:val="en-GB"/>
        </w:rPr>
        <w:t>(Biro &amp; Stamps, 2010; Réale et al., 2010)</w:t>
      </w:r>
      <w:r w:rsidR="00936F5F">
        <w:fldChar w:fldCharType="end"/>
      </w:r>
      <w:r w:rsidR="00936F5F">
        <w:t xml:space="preserve">. Such common (micro) environment effects can bias repeatability estimates and may contribute to differences between lab and wild studies </w:t>
      </w:r>
      <w:r w:rsidR="00936F5F">
        <w:fldChar w:fldCharType="begin"/>
      </w:r>
      <w:r w:rsidR="00936F5F">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936F5F">
        <w:fldChar w:fldCharType="separate"/>
      </w:r>
      <w:r w:rsidR="00936F5F">
        <w:rPr>
          <w:noProof/>
        </w:rPr>
        <w:t>(Auer et al., 2016)</w:t>
      </w:r>
      <w:r w:rsidR="00936F5F">
        <w:fldChar w:fldCharType="end"/>
      </w:r>
      <w:r w:rsidR="00936F5F">
        <w:t>.</w:t>
      </w:r>
    </w:p>
    <w:p w14:paraId="443AA7D6" w14:textId="2154CBC4" w:rsidR="0093224E" w:rsidRDefault="0093224E" w:rsidP="0093224E">
      <w:pPr>
        <w:pStyle w:val="Thesissectionheading"/>
      </w:pPr>
      <w:r>
        <w:t>Conclusio</w:t>
      </w:r>
      <w:r w:rsidR="0033563B">
        <w:t>ns</w:t>
      </w:r>
    </w:p>
    <w:p w14:paraId="4D19DE7E" w14:textId="669AF358" w:rsidR="006A38FE" w:rsidRDefault="006A38FE" w:rsidP="00F04D75">
      <w:pPr>
        <w:pStyle w:val="Thesisnormal"/>
      </w:pPr>
      <w:r>
        <w:t xml:space="preserve">An individual’s ability to adjust </w:t>
      </w:r>
      <w:r w:rsidR="00B23113">
        <w:t>in</w:t>
      </w:r>
      <w:r>
        <w:t xml:space="preserve"> response to environmental change could be determined by its experiences during</w:t>
      </w:r>
      <w:r w:rsidR="000B7F8C">
        <w:t xml:space="preserve"> embryonic development.</w:t>
      </w:r>
      <w:r w:rsidR="00924307">
        <w:t xml:space="preserve"> In order for </w:t>
      </w:r>
      <w:r w:rsidR="00B1753B">
        <w:t xml:space="preserve">such </w:t>
      </w:r>
      <w:r w:rsidR="00924307">
        <w:t xml:space="preserve">plastic responses to evolve, </w:t>
      </w:r>
      <w:r w:rsidR="00B23113">
        <w:t>consistent</w:t>
      </w:r>
      <w:r w:rsidR="00924307">
        <w:t xml:space="preserve"> phenotypic variation in reaction norms is required for selection to act on.</w:t>
      </w:r>
      <w:r w:rsidR="000B7F8C">
        <w:t xml:space="preserve"> </w:t>
      </w:r>
      <w:r w:rsidR="00924307">
        <w:t>In this study, we manipulated the temperature at which lizard embryos were incubated and assayed their thermal reaction norms of metabolic rate as juveniles. We demonstrated that thermal plasticity of metabolic rate, as well as</w:t>
      </w:r>
      <w:r w:rsidR="00B23113">
        <w:t xml:space="preserve"> the</w:t>
      </w:r>
      <w:r w:rsidR="00924307">
        <w:t xml:space="preserve"> repeatability of reaction norm attributes (slope and elevation) were unfazed by developmental temperature.</w:t>
      </w:r>
      <w:r w:rsidR="00B1753B">
        <w:t xml:space="preserve"> Thermal sensitivity in ectotherms requires a multifaceted </w:t>
      </w:r>
      <w:r w:rsidR="00F04D75">
        <w:t>approach.</w:t>
      </w:r>
      <w:r w:rsidR="00B1753B">
        <w:t xml:space="preserve"> </w:t>
      </w:r>
      <w:r w:rsidR="00F04D75">
        <w:t xml:space="preserve">Integration of </w:t>
      </w:r>
      <w:r w:rsidR="00B1753B">
        <w:t>acclimation responses</w:t>
      </w:r>
      <w:r w:rsidR="00F04D75">
        <w:t>, thermal preferences</w:t>
      </w:r>
      <w:r w:rsidR="00B1753B">
        <w:t>, past population thermal experiences</w:t>
      </w:r>
      <w:r w:rsidR="00F04D75">
        <w:t xml:space="preserve"> could reveal</w:t>
      </w:r>
      <w:r w:rsidR="00B1753B">
        <w:t xml:space="preserve"> </w:t>
      </w:r>
      <w:r w:rsidR="00F04D75">
        <w:t>important insights on how different aspects of thermal adaptation can</w:t>
      </w:r>
      <w:r w:rsidR="00B23113">
        <w:t xml:space="preserve"> shape variation in plasticity and</w:t>
      </w:r>
      <w:r w:rsidR="00F04D75">
        <w:t xml:space="preserve"> assist threatened ectotherms to persist in warming climate. Our focus should turn to the interactive </w:t>
      </w:r>
      <w:r w:rsidR="00F04D75">
        <w:lastRenderedPageBreak/>
        <w:t xml:space="preserve">effect of mean changes as well as variability changes in early life cues to elucidate the conditions </w:t>
      </w:r>
      <w:r w:rsidR="00B23113">
        <w:t xml:space="preserve">that can </w:t>
      </w:r>
      <w:r w:rsidR="00F04D75">
        <w:t xml:space="preserve">induce different forms of plasticity. </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69BE9887" w:rsidR="00B542C2" w:rsidRDefault="00B542C2" w:rsidP="009313D4">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to caring for our animals</w:t>
      </w:r>
      <w:r w:rsidR="00D17ED6">
        <w:t xml:space="preserve">. </w:t>
      </w:r>
      <w:r w:rsidR="00936F5F">
        <w:t>We thank</w:t>
      </w:r>
      <w:r w:rsidR="003A6913">
        <w:t xml:space="preserve"> Timothee Bonnet for his advice on partitioning measurement error from our models.</w:t>
      </w:r>
    </w:p>
    <w:p w14:paraId="4BECF759" w14:textId="0DE67055" w:rsidR="00B178E1" w:rsidRDefault="00B178E1" w:rsidP="007F39CD">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28T11:12:00Z" w:initials="f">
    <w:p w14:paraId="3451F5C7" w14:textId="3AD65A4D" w:rsidR="009B727B" w:rsidRDefault="009B727B">
      <w:pPr>
        <w:pStyle w:val="CommentText"/>
      </w:pPr>
      <w:r>
        <w:rPr>
          <w:rStyle w:val="CommentReference"/>
        </w:rPr>
        <w:annotationRef/>
      </w:r>
      <w:r>
        <w:t>Maybe for Journal of Experimental Biology?</w:t>
      </w:r>
    </w:p>
  </w:comment>
  <w:comment w:id="1" w:author="fonti.kar@gmail.com" w:date="2020-09-01T10:40:00Z" w:initials="f">
    <w:p w14:paraId="420F197B" w14:textId="78EFE353" w:rsidR="009270CD" w:rsidRDefault="009270CD">
      <w:pPr>
        <w:pStyle w:val="CommentText"/>
      </w:pPr>
      <w:r>
        <w:rPr>
          <w:rStyle w:val="CommentReference"/>
        </w:rPr>
        <w:annotationRef/>
      </w:r>
      <w:r>
        <w:t>Can I replace this with, eggs were processed and incubated following Kar et al unpublished (Chapter 3).</w:t>
      </w:r>
    </w:p>
  </w:comment>
  <w:comment w:id="2" w:author="fonti.kar@gmail.com" w:date="2020-09-01T10:42:00Z" w:initials="f">
    <w:p w14:paraId="28881278" w14:textId="0A5400E1" w:rsidR="009270CD" w:rsidRDefault="009270CD">
      <w:pPr>
        <w:pStyle w:val="CommentText"/>
      </w:pPr>
      <w:r>
        <w:rPr>
          <w:rStyle w:val="CommentReference"/>
        </w:rPr>
        <w:annotationRef/>
      </w:r>
      <w:r>
        <w:t>OR should I calculate this for this sample of eggs in this study?</w:t>
      </w:r>
    </w:p>
  </w:comment>
  <w:comment w:id="3" w:author="fonti.kar@gmail.com" w:date="2020-09-15T09:36:00Z" w:initials="f">
    <w:p w14:paraId="4DBB5AD0" w14:textId="2061CEEA" w:rsidR="009270CD" w:rsidRDefault="009270CD">
      <w:pPr>
        <w:pStyle w:val="CommentText"/>
      </w:pPr>
      <w:r>
        <w:rPr>
          <w:rStyle w:val="CommentReference"/>
        </w:rPr>
        <w:annotationRef/>
      </w:r>
      <w:r>
        <w:t>This feels very clumsy and I am wondering if I should just ditch and say we fitted this random effects in the models below.</w:t>
      </w:r>
    </w:p>
  </w:comment>
  <w:comment w:id="5" w:author="fonti.kar@gmail.com" w:date="2020-09-15T14:10:00Z" w:initials="f">
    <w:p w14:paraId="75177EFF" w14:textId="459BA372" w:rsidR="009270CD" w:rsidRDefault="009270CD">
      <w:pPr>
        <w:pStyle w:val="CommentText"/>
      </w:pPr>
      <w:r>
        <w:rPr>
          <w:rStyle w:val="CommentReference"/>
        </w:rPr>
        <w:annotationRef/>
      </w:r>
      <w:r>
        <w:t>I think I need to remake this figure from the series model because at the moment everyone very similar slopes because ID slope variance is tiny, but so is series slope variance….It just doesn’t seem like it goes with the repeatability slope result.</w:t>
      </w:r>
    </w:p>
  </w:comment>
  <w:comment w:id="6" w:author="fonti.kar@gmail.com" w:date="2020-09-10T13:34:00Z" w:initials="f">
    <w:p w14:paraId="24290751" w14:textId="550A8737" w:rsidR="009270CD" w:rsidRDefault="009270CD">
      <w:pPr>
        <w:pStyle w:val="CommentText"/>
      </w:pPr>
      <w:r>
        <w:rPr>
          <w:rStyle w:val="CommentReference"/>
        </w:rPr>
        <w:annotationRef/>
      </w:r>
    </w:p>
  </w:comment>
  <w:comment w:id="7" w:author="fonti.kar@gmail.com" w:date="2020-09-22T11:50:00Z" w:initials="f">
    <w:p w14:paraId="5473AD63" w14:textId="5678E2BB" w:rsidR="009270CD" w:rsidRDefault="009270CD">
      <w:pPr>
        <w:pStyle w:val="CommentText"/>
      </w:pPr>
      <w:r>
        <w:rPr>
          <w:rStyle w:val="CommentReference"/>
        </w:rPr>
        <w:annotationRef/>
      </w:r>
      <w:r>
        <w:t xml:space="preserve">I think the order of the paragraphs within this section could sh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51F5C7" w15:done="0"/>
  <w15:commentEx w15:paraId="420F197B" w15:done="0"/>
  <w15:commentEx w15:paraId="28881278" w15:done="0"/>
  <w15:commentEx w15:paraId="4DBB5AD0" w15:done="0"/>
  <w15:commentEx w15:paraId="75177EFF" w15:done="0"/>
  <w15:commentEx w15:paraId="24290751" w15:done="0"/>
  <w15:commentEx w15:paraId="5473AD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43A5" w16cex:dateUtc="2020-09-28T01:12:00Z"/>
  <w16cex:commentExtensible w16cex:durableId="22F8A382" w16cex:dateUtc="2020-09-01T00:40:00Z"/>
  <w16cex:commentExtensible w16cex:durableId="22F8A3FF" w16cex:dateUtc="2020-09-01T00:42:00Z"/>
  <w16cex:commentExtensible w16cex:durableId="230B09A8" w16cex:dateUtc="2020-09-14T23:36:00Z"/>
  <w16cex:commentExtensible w16cex:durableId="230B49F1" w16cex:dateUtc="2020-09-15T04:10:00Z"/>
  <w16cex:commentExtensible w16cex:durableId="2304AA01" w16cex:dateUtc="2020-09-10T03:34:00Z"/>
  <w16cex:commentExtensible w16cex:durableId="23146396" w16cex:dateUtc="2020-09-22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51F5C7" w16cid:durableId="231C43A5"/>
  <w16cid:commentId w16cid:paraId="420F197B" w16cid:durableId="22F8A382"/>
  <w16cid:commentId w16cid:paraId="28881278" w16cid:durableId="22F8A3FF"/>
  <w16cid:commentId w16cid:paraId="4DBB5AD0" w16cid:durableId="230B09A8"/>
  <w16cid:commentId w16cid:paraId="75177EFF" w16cid:durableId="230B49F1"/>
  <w16cid:commentId w16cid:paraId="24290751" w16cid:durableId="2304AA01"/>
  <w16cid:commentId w16cid:paraId="5473AD63" w16cid:durableId="231463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55E9"/>
    <w:rsid w:val="000268A4"/>
    <w:rsid w:val="00026BA1"/>
    <w:rsid w:val="00027594"/>
    <w:rsid w:val="000311E4"/>
    <w:rsid w:val="00035EBA"/>
    <w:rsid w:val="00036854"/>
    <w:rsid w:val="00037AFB"/>
    <w:rsid w:val="00037F1D"/>
    <w:rsid w:val="000409B7"/>
    <w:rsid w:val="000413F1"/>
    <w:rsid w:val="000416AD"/>
    <w:rsid w:val="00047CF0"/>
    <w:rsid w:val="000512D2"/>
    <w:rsid w:val="00055F13"/>
    <w:rsid w:val="00057F73"/>
    <w:rsid w:val="00060EA5"/>
    <w:rsid w:val="00065772"/>
    <w:rsid w:val="000657E1"/>
    <w:rsid w:val="000675F4"/>
    <w:rsid w:val="00070128"/>
    <w:rsid w:val="0007072D"/>
    <w:rsid w:val="00071ABB"/>
    <w:rsid w:val="00072C4C"/>
    <w:rsid w:val="00072F38"/>
    <w:rsid w:val="00072F96"/>
    <w:rsid w:val="000751A6"/>
    <w:rsid w:val="00076B26"/>
    <w:rsid w:val="000809C1"/>
    <w:rsid w:val="00086DED"/>
    <w:rsid w:val="00091EC6"/>
    <w:rsid w:val="0009268A"/>
    <w:rsid w:val="00093641"/>
    <w:rsid w:val="000A0958"/>
    <w:rsid w:val="000B056F"/>
    <w:rsid w:val="000B3A64"/>
    <w:rsid w:val="000B7F8C"/>
    <w:rsid w:val="000C4CF8"/>
    <w:rsid w:val="000C66D7"/>
    <w:rsid w:val="000D4316"/>
    <w:rsid w:val="000E32FE"/>
    <w:rsid w:val="000E5A67"/>
    <w:rsid w:val="000E6057"/>
    <w:rsid w:val="000F0EE1"/>
    <w:rsid w:val="00100483"/>
    <w:rsid w:val="00100917"/>
    <w:rsid w:val="001117EF"/>
    <w:rsid w:val="0011421C"/>
    <w:rsid w:val="00115C03"/>
    <w:rsid w:val="00116F30"/>
    <w:rsid w:val="00122D9D"/>
    <w:rsid w:val="00125B6F"/>
    <w:rsid w:val="001265EA"/>
    <w:rsid w:val="00126DD9"/>
    <w:rsid w:val="00127B0A"/>
    <w:rsid w:val="0013395F"/>
    <w:rsid w:val="001434C4"/>
    <w:rsid w:val="00144757"/>
    <w:rsid w:val="00163BDF"/>
    <w:rsid w:val="00170FF6"/>
    <w:rsid w:val="00171F62"/>
    <w:rsid w:val="00172D21"/>
    <w:rsid w:val="001738AC"/>
    <w:rsid w:val="00181EFB"/>
    <w:rsid w:val="0018240E"/>
    <w:rsid w:val="001826A5"/>
    <w:rsid w:val="00182D01"/>
    <w:rsid w:val="0018333F"/>
    <w:rsid w:val="0018395C"/>
    <w:rsid w:val="00185525"/>
    <w:rsid w:val="0018752D"/>
    <w:rsid w:val="001879DB"/>
    <w:rsid w:val="00190795"/>
    <w:rsid w:val="00191151"/>
    <w:rsid w:val="001A2087"/>
    <w:rsid w:val="001A39B6"/>
    <w:rsid w:val="001B01CC"/>
    <w:rsid w:val="001B1F8D"/>
    <w:rsid w:val="001B4F05"/>
    <w:rsid w:val="001C33AD"/>
    <w:rsid w:val="001C41F7"/>
    <w:rsid w:val="001F2499"/>
    <w:rsid w:val="001F378B"/>
    <w:rsid w:val="00210D4D"/>
    <w:rsid w:val="00213952"/>
    <w:rsid w:val="0022107B"/>
    <w:rsid w:val="00222D02"/>
    <w:rsid w:val="002238D5"/>
    <w:rsid w:val="0022511E"/>
    <w:rsid w:val="0022692C"/>
    <w:rsid w:val="00231235"/>
    <w:rsid w:val="0023208A"/>
    <w:rsid w:val="002504B3"/>
    <w:rsid w:val="0027253E"/>
    <w:rsid w:val="002876BD"/>
    <w:rsid w:val="00294E1F"/>
    <w:rsid w:val="002966FB"/>
    <w:rsid w:val="002977C2"/>
    <w:rsid w:val="002A17E2"/>
    <w:rsid w:val="002A5DD3"/>
    <w:rsid w:val="002B0421"/>
    <w:rsid w:val="002B5FB7"/>
    <w:rsid w:val="002C3153"/>
    <w:rsid w:val="002E1678"/>
    <w:rsid w:val="002E4C69"/>
    <w:rsid w:val="002E5EDA"/>
    <w:rsid w:val="002F0844"/>
    <w:rsid w:val="002F77D5"/>
    <w:rsid w:val="00300C80"/>
    <w:rsid w:val="00301550"/>
    <w:rsid w:val="00315F52"/>
    <w:rsid w:val="00331EBC"/>
    <w:rsid w:val="003323B1"/>
    <w:rsid w:val="00332816"/>
    <w:rsid w:val="00332B15"/>
    <w:rsid w:val="00334FA6"/>
    <w:rsid w:val="00334FE7"/>
    <w:rsid w:val="0033561A"/>
    <w:rsid w:val="0033563B"/>
    <w:rsid w:val="003401CD"/>
    <w:rsid w:val="00353130"/>
    <w:rsid w:val="003543A7"/>
    <w:rsid w:val="00355B33"/>
    <w:rsid w:val="00360556"/>
    <w:rsid w:val="00366E9F"/>
    <w:rsid w:val="00373A51"/>
    <w:rsid w:val="00374AB6"/>
    <w:rsid w:val="00381C9B"/>
    <w:rsid w:val="003907F1"/>
    <w:rsid w:val="00391B80"/>
    <w:rsid w:val="003961A1"/>
    <w:rsid w:val="003A2F6C"/>
    <w:rsid w:val="003A58E1"/>
    <w:rsid w:val="003A6913"/>
    <w:rsid w:val="003B4E5E"/>
    <w:rsid w:val="003C09B9"/>
    <w:rsid w:val="003C35DA"/>
    <w:rsid w:val="003C3D0C"/>
    <w:rsid w:val="003C5025"/>
    <w:rsid w:val="003D0A92"/>
    <w:rsid w:val="003D1A05"/>
    <w:rsid w:val="003D3C4F"/>
    <w:rsid w:val="003D4D4B"/>
    <w:rsid w:val="003F2C1E"/>
    <w:rsid w:val="003F3A4A"/>
    <w:rsid w:val="003F5756"/>
    <w:rsid w:val="003F5FDA"/>
    <w:rsid w:val="0040062C"/>
    <w:rsid w:val="00406BF7"/>
    <w:rsid w:val="00412E2F"/>
    <w:rsid w:val="004179F6"/>
    <w:rsid w:val="004337A5"/>
    <w:rsid w:val="004401F4"/>
    <w:rsid w:val="00444C8C"/>
    <w:rsid w:val="00446969"/>
    <w:rsid w:val="0045114E"/>
    <w:rsid w:val="00461FFB"/>
    <w:rsid w:val="00463FE5"/>
    <w:rsid w:val="0048036D"/>
    <w:rsid w:val="0048399C"/>
    <w:rsid w:val="00483A46"/>
    <w:rsid w:val="00483ACE"/>
    <w:rsid w:val="004864BB"/>
    <w:rsid w:val="004904EB"/>
    <w:rsid w:val="004A691C"/>
    <w:rsid w:val="004B7340"/>
    <w:rsid w:val="004C74C1"/>
    <w:rsid w:val="004D52B7"/>
    <w:rsid w:val="004D610A"/>
    <w:rsid w:val="004D76B7"/>
    <w:rsid w:val="004E2202"/>
    <w:rsid w:val="004E283D"/>
    <w:rsid w:val="004E3EDB"/>
    <w:rsid w:val="004E4D36"/>
    <w:rsid w:val="004F02F9"/>
    <w:rsid w:val="004F1138"/>
    <w:rsid w:val="004F3B7A"/>
    <w:rsid w:val="0050415F"/>
    <w:rsid w:val="00523F57"/>
    <w:rsid w:val="00524213"/>
    <w:rsid w:val="005400F9"/>
    <w:rsid w:val="00550EFE"/>
    <w:rsid w:val="00551B82"/>
    <w:rsid w:val="00553985"/>
    <w:rsid w:val="0056146F"/>
    <w:rsid w:val="00562E58"/>
    <w:rsid w:val="0056361C"/>
    <w:rsid w:val="00566CB1"/>
    <w:rsid w:val="00570BB6"/>
    <w:rsid w:val="005843CE"/>
    <w:rsid w:val="005847BA"/>
    <w:rsid w:val="00592577"/>
    <w:rsid w:val="00592908"/>
    <w:rsid w:val="005955DF"/>
    <w:rsid w:val="00597325"/>
    <w:rsid w:val="005A3220"/>
    <w:rsid w:val="005A63CA"/>
    <w:rsid w:val="005B061E"/>
    <w:rsid w:val="005B0E63"/>
    <w:rsid w:val="005B0F5B"/>
    <w:rsid w:val="005C1DAA"/>
    <w:rsid w:val="005C4D82"/>
    <w:rsid w:val="005D3D14"/>
    <w:rsid w:val="005E0498"/>
    <w:rsid w:val="005E06FA"/>
    <w:rsid w:val="005E1177"/>
    <w:rsid w:val="005E4361"/>
    <w:rsid w:val="005F077C"/>
    <w:rsid w:val="005F5ED0"/>
    <w:rsid w:val="005F66E7"/>
    <w:rsid w:val="005F69DD"/>
    <w:rsid w:val="005F6F0E"/>
    <w:rsid w:val="005F7C7A"/>
    <w:rsid w:val="00600DBA"/>
    <w:rsid w:val="006042EF"/>
    <w:rsid w:val="00617763"/>
    <w:rsid w:val="00617E00"/>
    <w:rsid w:val="00633ABA"/>
    <w:rsid w:val="00644B35"/>
    <w:rsid w:val="00647483"/>
    <w:rsid w:val="0065167A"/>
    <w:rsid w:val="00653858"/>
    <w:rsid w:val="006616AB"/>
    <w:rsid w:val="00667E05"/>
    <w:rsid w:val="006765B0"/>
    <w:rsid w:val="00682453"/>
    <w:rsid w:val="00686EBE"/>
    <w:rsid w:val="00690D9F"/>
    <w:rsid w:val="00692CAC"/>
    <w:rsid w:val="00692E8B"/>
    <w:rsid w:val="00697D33"/>
    <w:rsid w:val="006A2A8A"/>
    <w:rsid w:val="006A38FE"/>
    <w:rsid w:val="006A5E5E"/>
    <w:rsid w:val="006B593D"/>
    <w:rsid w:val="006B5B31"/>
    <w:rsid w:val="006C3070"/>
    <w:rsid w:val="006C4CA4"/>
    <w:rsid w:val="006D0582"/>
    <w:rsid w:val="006D08F7"/>
    <w:rsid w:val="006D4DD4"/>
    <w:rsid w:val="006E42EC"/>
    <w:rsid w:val="006F1909"/>
    <w:rsid w:val="006F1B60"/>
    <w:rsid w:val="006F546A"/>
    <w:rsid w:val="00705083"/>
    <w:rsid w:val="007053E3"/>
    <w:rsid w:val="00706822"/>
    <w:rsid w:val="0071088E"/>
    <w:rsid w:val="00715022"/>
    <w:rsid w:val="00732E1D"/>
    <w:rsid w:val="00741424"/>
    <w:rsid w:val="007505DA"/>
    <w:rsid w:val="00751DC8"/>
    <w:rsid w:val="00762A94"/>
    <w:rsid w:val="00772E4E"/>
    <w:rsid w:val="007731CB"/>
    <w:rsid w:val="00773921"/>
    <w:rsid w:val="00776C3B"/>
    <w:rsid w:val="00780CD3"/>
    <w:rsid w:val="0079111E"/>
    <w:rsid w:val="0079245F"/>
    <w:rsid w:val="00793BC1"/>
    <w:rsid w:val="00794E59"/>
    <w:rsid w:val="00795A15"/>
    <w:rsid w:val="00796501"/>
    <w:rsid w:val="007A0985"/>
    <w:rsid w:val="007B2306"/>
    <w:rsid w:val="007C5B92"/>
    <w:rsid w:val="007D6DCC"/>
    <w:rsid w:val="007E17DC"/>
    <w:rsid w:val="007E416E"/>
    <w:rsid w:val="007E5703"/>
    <w:rsid w:val="007E7CC0"/>
    <w:rsid w:val="007F1475"/>
    <w:rsid w:val="007F39CD"/>
    <w:rsid w:val="007F73F3"/>
    <w:rsid w:val="0080090F"/>
    <w:rsid w:val="00803C87"/>
    <w:rsid w:val="008059CF"/>
    <w:rsid w:val="00805F75"/>
    <w:rsid w:val="0080652D"/>
    <w:rsid w:val="00807011"/>
    <w:rsid w:val="00811C11"/>
    <w:rsid w:val="0081630D"/>
    <w:rsid w:val="00820C58"/>
    <w:rsid w:val="00821F87"/>
    <w:rsid w:val="008226DB"/>
    <w:rsid w:val="00827B64"/>
    <w:rsid w:val="00842348"/>
    <w:rsid w:val="00852F77"/>
    <w:rsid w:val="00853D81"/>
    <w:rsid w:val="008552FD"/>
    <w:rsid w:val="0086509B"/>
    <w:rsid w:val="0087133C"/>
    <w:rsid w:val="00874F46"/>
    <w:rsid w:val="00875DBA"/>
    <w:rsid w:val="00885D54"/>
    <w:rsid w:val="0088693E"/>
    <w:rsid w:val="00893036"/>
    <w:rsid w:val="00893960"/>
    <w:rsid w:val="008967AE"/>
    <w:rsid w:val="008A188E"/>
    <w:rsid w:val="008B2954"/>
    <w:rsid w:val="008B462D"/>
    <w:rsid w:val="008C5E6D"/>
    <w:rsid w:val="008C6C89"/>
    <w:rsid w:val="008D18A0"/>
    <w:rsid w:val="008D6504"/>
    <w:rsid w:val="008D7CFF"/>
    <w:rsid w:val="008E4DF6"/>
    <w:rsid w:val="008F1E67"/>
    <w:rsid w:val="008F291B"/>
    <w:rsid w:val="009001E3"/>
    <w:rsid w:val="00904043"/>
    <w:rsid w:val="00907A3B"/>
    <w:rsid w:val="009137B0"/>
    <w:rsid w:val="00924307"/>
    <w:rsid w:val="00924EC5"/>
    <w:rsid w:val="00926DAB"/>
    <w:rsid w:val="009270CD"/>
    <w:rsid w:val="00930EAB"/>
    <w:rsid w:val="009313D4"/>
    <w:rsid w:val="0093224E"/>
    <w:rsid w:val="00933749"/>
    <w:rsid w:val="00936E35"/>
    <w:rsid w:val="00936F5F"/>
    <w:rsid w:val="009410C8"/>
    <w:rsid w:val="00950F65"/>
    <w:rsid w:val="009533C0"/>
    <w:rsid w:val="009615C9"/>
    <w:rsid w:val="00963D21"/>
    <w:rsid w:val="00965E43"/>
    <w:rsid w:val="0096720B"/>
    <w:rsid w:val="00967E8F"/>
    <w:rsid w:val="00971909"/>
    <w:rsid w:val="00972893"/>
    <w:rsid w:val="00974F69"/>
    <w:rsid w:val="009774FD"/>
    <w:rsid w:val="009A2224"/>
    <w:rsid w:val="009A53B1"/>
    <w:rsid w:val="009A79F9"/>
    <w:rsid w:val="009B23AA"/>
    <w:rsid w:val="009B6E64"/>
    <w:rsid w:val="009B727B"/>
    <w:rsid w:val="009C2202"/>
    <w:rsid w:val="009C6967"/>
    <w:rsid w:val="009C6F4A"/>
    <w:rsid w:val="009D251D"/>
    <w:rsid w:val="009D2DD0"/>
    <w:rsid w:val="009D606D"/>
    <w:rsid w:val="009E4641"/>
    <w:rsid w:val="009E4D35"/>
    <w:rsid w:val="009F26AB"/>
    <w:rsid w:val="009F535C"/>
    <w:rsid w:val="009F7839"/>
    <w:rsid w:val="00A0542F"/>
    <w:rsid w:val="00A0549D"/>
    <w:rsid w:val="00A0617D"/>
    <w:rsid w:val="00A109A0"/>
    <w:rsid w:val="00A231E1"/>
    <w:rsid w:val="00A27855"/>
    <w:rsid w:val="00A324E5"/>
    <w:rsid w:val="00A32833"/>
    <w:rsid w:val="00A33891"/>
    <w:rsid w:val="00A3503B"/>
    <w:rsid w:val="00A35F8A"/>
    <w:rsid w:val="00A407C5"/>
    <w:rsid w:val="00A41F6E"/>
    <w:rsid w:val="00A71644"/>
    <w:rsid w:val="00A7306B"/>
    <w:rsid w:val="00A75108"/>
    <w:rsid w:val="00A75467"/>
    <w:rsid w:val="00A83571"/>
    <w:rsid w:val="00A83923"/>
    <w:rsid w:val="00A83BBF"/>
    <w:rsid w:val="00A8478D"/>
    <w:rsid w:val="00A86499"/>
    <w:rsid w:val="00A87F62"/>
    <w:rsid w:val="00A93F87"/>
    <w:rsid w:val="00A942C4"/>
    <w:rsid w:val="00A944B9"/>
    <w:rsid w:val="00AA1182"/>
    <w:rsid w:val="00AA64D2"/>
    <w:rsid w:val="00AB7B9C"/>
    <w:rsid w:val="00AC0F4D"/>
    <w:rsid w:val="00AC46FE"/>
    <w:rsid w:val="00AC6407"/>
    <w:rsid w:val="00AD5807"/>
    <w:rsid w:val="00AF374B"/>
    <w:rsid w:val="00AF4EE4"/>
    <w:rsid w:val="00AF5DF0"/>
    <w:rsid w:val="00AF6040"/>
    <w:rsid w:val="00AF6384"/>
    <w:rsid w:val="00B023DC"/>
    <w:rsid w:val="00B02DA1"/>
    <w:rsid w:val="00B06BAF"/>
    <w:rsid w:val="00B07343"/>
    <w:rsid w:val="00B1341A"/>
    <w:rsid w:val="00B16875"/>
    <w:rsid w:val="00B1753B"/>
    <w:rsid w:val="00B178E1"/>
    <w:rsid w:val="00B179B7"/>
    <w:rsid w:val="00B17DB2"/>
    <w:rsid w:val="00B23113"/>
    <w:rsid w:val="00B24354"/>
    <w:rsid w:val="00B24B6F"/>
    <w:rsid w:val="00B2546D"/>
    <w:rsid w:val="00B35578"/>
    <w:rsid w:val="00B35650"/>
    <w:rsid w:val="00B41612"/>
    <w:rsid w:val="00B46D63"/>
    <w:rsid w:val="00B51B97"/>
    <w:rsid w:val="00B542C2"/>
    <w:rsid w:val="00B54AF5"/>
    <w:rsid w:val="00B57797"/>
    <w:rsid w:val="00B62E2C"/>
    <w:rsid w:val="00B656BD"/>
    <w:rsid w:val="00B67BE0"/>
    <w:rsid w:val="00B67C11"/>
    <w:rsid w:val="00B67FDA"/>
    <w:rsid w:val="00B70D7A"/>
    <w:rsid w:val="00B85ABA"/>
    <w:rsid w:val="00B902D9"/>
    <w:rsid w:val="00B90FED"/>
    <w:rsid w:val="00BA2D68"/>
    <w:rsid w:val="00BB215E"/>
    <w:rsid w:val="00BB790C"/>
    <w:rsid w:val="00BC08BD"/>
    <w:rsid w:val="00BD23C6"/>
    <w:rsid w:val="00BD287E"/>
    <w:rsid w:val="00BD5AC4"/>
    <w:rsid w:val="00BE17EB"/>
    <w:rsid w:val="00BE2FF5"/>
    <w:rsid w:val="00BE56B4"/>
    <w:rsid w:val="00BE5917"/>
    <w:rsid w:val="00BE5CF8"/>
    <w:rsid w:val="00BE61D9"/>
    <w:rsid w:val="00BF2D0D"/>
    <w:rsid w:val="00BF3330"/>
    <w:rsid w:val="00BF3637"/>
    <w:rsid w:val="00BF475F"/>
    <w:rsid w:val="00BF6839"/>
    <w:rsid w:val="00BF7182"/>
    <w:rsid w:val="00C103A4"/>
    <w:rsid w:val="00C113FF"/>
    <w:rsid w:val="00C16188"/>
    <w:rsid w:val="00C207A9"/>
    <w:rsid w:val="00C275E4"/>
    <w:rsid w:val="00C307B9"/>
    <w:rsid w:val="00C30881"/>
    <w:rsid w:val="00C315E4"/>
    <w:rsid w:val="00C32349"/>
    <w:rsid w:val="00C344A4"/>
    <w:rsid w:val="00C347CE"/>
    <w:rsid w:val="00C35DBB"/>
    <w:rsid w:val="00C379BE"/>
    <w:rsid w:val="00C42DA6"/>
    <w:rsid w:val="00C450E3"/>
    <w:rsid w:val="00C47CBB"/>
    <w:rsid w:val="00C52F05"/>
    <w:rsid w:val="00C571D3"/>
    <w:rsid w:val="00C630B4"/>
    <w:rsid w:val="00C65E51"/>
    <w:rsid w:val="00C721D6"/>
    <w:rsid w:val="00C72B23"/>
    <w:rsid w:val="00C73674"/>
    <w:rsid w:val="00C74466"/>
    <w:rsid w:val="00C75C6F"/>
    <w:rsid w:val="00C821EE"/>
    <w:rsid w:val="00C83313"/>
    <w:rsid w:val="00C855A4"/>
    <w:rsid w:val="00C93C8F"/>
    <w:rsid w:val="00CA12E0"/>
    <w:rsid w:val="00CA327F"/>
    <w:rsid w:val="00CA3C2D"/>
    <w:rsid w:val="00CA4C44"/>
    <w:rsid w:val="00CA7CE2"/>
    <w:rsid w:val="00CA7F03"/>
    <w:rsid w:val="00CC441F"/>
    <w:rsid w:val="00CC552C"/>
    <w:rsid w:val="00CD1E09"/>
    <w:rsid w:val="00CD2128"/>
    <w:rsid w:val="00CD333D"/>
    <w:rsid w:val="00CD4F6B"/>
    <w:rsid w:val="00CD7FA5"/>
    <w:rsid w:val="00CE05B0"/>
    <w:rsid w:val="00CE2E72"/>
    <w:rsid w:val="00CF0D65"/>
    <w:rsid w:val="00CF2A39"/>
    <w:rsid w:val="00CF2F9D"/>
    <w:rsid w:val="00D003DB"/>
    <w:rsid w:val="00D0249C"/>
    <w:rsid w:val="00D115C3"/>
    <w:rsid w:val="00D15451"/>
    <w:rsid w:val="00D17ED6"/>
    <w:rsid w:val="00D2100C"/>
    <w:rsid w:val="00D21454"/>
    <w:rsid w:val="00D23CD0"/>
    <w:rsid w:val="00D42160"/>
    <w:rsid w:val="00D42817"/>
    <w:rsid w:val="00D4463A"/>
    <w:rsid w:val="00D44C41"/>
    <w:rsid w:val="00D44D61"/>
    <w:rsid w:val="00D4673C"/>
    <w:rsid w:val="00D5090E"/>
    <w:rsid w:val="00D53471"/>
    <w:rsid w:val="00D56A81"/>
    <w:rsid w:val="00D6030B"/>
    <w:rsid w:val="00D658B2"/>
    <w:rsid w:val="00D65BC8"/>
    <w:rsid w:val="00D70D7A"/>
    <w:rsid w:val="00D72D2C"/>
    <w:rsid w:val="00D739DB"/>
    <w:rsid w:val="00D76AFF"/>
    <w:rsid w:val="00D92F02"/>
    <w:rsid w:val="00D95148"/>
    <w:rsid w:val="00D97A48"/>
    <w:rsid w:val="00DA1E25"/>
    <w:rsid w:val="00DA6554"/>
    <w:rsid w:val="00DB2384"/>
    <w:rsid w:val="00DB5114"/>
    <w:rsid w:val="00DC151E"/>
    <w:rsid w:val="00DC580F"/>
    <w:rsid w:val="00DC66A2"/>
    <w:rsid w:val="00DC6858"/>
    <w:rsid w:val="00DC6CED"/>
    <w:rsid w:val="00DD04F8"/>
    <w:rsid w:val="00DD0BBF"/>
    <w:rsid w:val="00DD225C"/>
    <w:rsid w:val="00DD3D0A"/>
    <w:rsid w:val="00DE233A"/>
    <w:rsid w:val="00DE4460"/>
    <w:rsid w:val="00DE7706"/>
    <w:rsid w:val="00DF54AF"/>
    <w:rsid w:val="00E0115F"/>
    <w:rsid w:val="00E0472B"/>
    <w:rsid w:val="00E11B53"/>
    <w:rsid w:val="00E12EB9"/>
    <w:rsid w:val="00E309DC"/>
    <w:rsid w:val="00E34ADD"/>
    <w:rsid w:val="00E362B7"/>
    <w:rsid w:val="00E416D3"/>
    <w:rsid w:val="00E41E05"/>
    <w:rsid w:val="00E41F25"/>
    <w:rsid w:val="00E43890"/>
    <w:rsid w:val="00E5174D"/>
    <w:rsid w:val="00E579A9"/>
    <w:rsid w:val="00E7516F"/>
    <w:rsid w:val="00E76A4D"/>
    <w:rsid w:val="00E76E3B"/>
    <w:rsid w:val="00E81673"/>
    <w:rsid w:val="00E855A3"/>
    <w:rsid w:val="00E91E80"/>
    <w:rsid w:val="00E939BA"/>
    <w:rsid w:val="00EB0244"/>
    <w:rsid w:val="00EB3641"/>
    <w:rsid w:val="00EB404F"/>
    <w:rsid w:val="00EB6C4D"/>
    <w:rsid w:val="00EC442B"/>
    <w:rsid w:val="00EC5D25"/>
    <w:rsid w:val="00EC7F0B"/>
    <w:rsid w:val="00ED0BD9"/>
    <w:rsid w:val="00ED0EE4"/>
    <w:rsid w:val="00ED1FA0"/>
    <w:rsid w:val="00ED4011"/>
    <w:rsid w:val="00ED7132"/>
    <w:rsid w:val="00ED7E54"/>
    <w:rsid w:val="00EE3798"/>
    <w:rsid w:val="00EF3815"/>
    <w:rsid w:val="00EF6C0A"/>
    <w:rsid w:val="00EF79BA"/>
    <w:rsid w:val="00F01EDA"/>
    <w:rsid w:val="00F0316F"/>
    <w:rsid w:val="00F04D75"/>
    <w:rsid w:val="00F11206"/>
    <w:rsid w:val="00F12BB8"/>
    <w:rsid w:val="00F14157"/>
    <w:rsid w:val="00F16B3C"/>
    <w:rsid w:val="00F17EF8"/>
    <w:rsid w:val="00F17F16"/>
    <w:rsid w:val="00F202F0"/>
    <w:rsid w:val="00F3536F"/>
    <w:rsid w:val="00F405CD"/>
    <w:rsid w:val="00F430CE"/>
    <w:rsid w:val="00F50E4A"/>
    <w:rsid w:val="00F544E6"/>
    <w:rsid w:val="00F638DB"/>
    <w:rsid w:val="00F63E4F"/>
    <w:rsid w:val="00F70F43"/>
    <w:rsid w:val="00F71DA9"/>
    <w:rsid w:val="00F7550E"/>
    <w:rsid w:val="00F76634"/>
    <w:rsid w:val="00F807C8"/>
    <w:rsid w:val="00F80F27"/>
    <w:rsid w:val="00F879E5"/>
    <w:rsid w:val="00F87AF0"/>
    <w:rsid w:val="00F91777"/>
    <w:rsid w:val="00F91F75"/>
    <w:rsid w:val="00F928A7"/>
    <w:rsid w:val="00F94203"/>
    <w:rsid w:val="00F94823"/>
    <w:rsid w:val="00F96733"/>
    <w:rsid w:val="00FA07D1"/>
    <w:rsid w:val="00FA307B"/>
    <w:rsid w:val="00FB0D77"/>
    <w:rsid w:val="00FB1BF2"/>
    <w:rsid w:val="00FB1F91"/>
    <w:rsid w:val="00FB6E07"/>
    <w:rsid w:val="00FC4CE1"/>
    <w:rsid w:val="00FC509A"/>
    <w:rsid w:val="00FD1074"/>
    <w:rsid w:val="00FE34BF"/>
    <w:rsid w:val="00FE3817"/>
    <w:rsid w:val="00FF511E"/>
    <w:rsid w:val="00FF60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daniel1noble/metabR"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fonti.k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8</TotalTime>
  <Pages>14</Pages>
  <Words>35327</Words>
  <Characters>201365</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110</cp:revision>
  <cp:lastPrinted>2020-09-12T03:38:00Z</cp:lastPrinted>
  <dcterms:created xsi:type="dcterms:W3CDTF">2020-09-22T23:10:00Z</dcterms:created>
  <dcterms:modified xsi:type="dcterms:W3CDTF">2020-09-28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8zs1hmCj"/&gt;&lt;style id="http://www.zotero.org/styles/apa" locale="en-GB" hasBibliography="1" bibliographyStyleHasBeenSet="1"/&gt;&lt;prefs&gt;&lt;pref name="fieldType" value="Field"/&gt;&lt;/prefs&gt;&lt;/data&gt;</vt:lpwstr>
  </property>
</Properties>
</file>